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26B9EA" w14:textId="77777777" w:rsidR="00591A8D" w:rsidRPr="00591A8D" w:rsidRDefault="00591A8D" w:rsidP="00591A8D">
      <w:pPr>
        <w:keepNext/>
        <w:keepLines/>
        <w:spacing w:after="0" w:line="240" w:lineRule="auto"/>
        <w:outlineLvl w:val="0"/>
        <w:rPr>
          <w:rFonts w:ascii="Times New Roman" w:eastAsia="Arial" w:hAnsi="Times New Roman" w:cs="Arial"/>
          <w:b/>
          <w:kern w:val="0"/>
          <w:sz w:val="36"/>
          <w:szCs w:val="40"/>
          <w:lang w:eastAsia="ja-JP"/>
          <w14:ligatures w14:val="none"/>
        </w:rPr>
      </w:pPr>
      <w:bookmarkStart w:id="0" w:name="_Toc162794577"/>
      <w:bookmarkStart w:id="1" w:name="_Hlk162792081"/>
      <w:bookmarkStart w:id="2" w:name="_Toc174047137"/>
      <w:r w:rsidRPr="00591A8D">
        <w:rPr>
          <w:rFonts w:ascii="Times New Roman" w:eastAsia="Arial" w:hAnsi="Times New Roman" w:cs="Arial"/>
          <w:b/>
          <w:kern w:val="0"/>
          <w:sz w:val="36"/>
          <w:szCs w:val="40"/>
          <w:lang w:eastAsia="ja-JP"/>
          <w14:ligatures w14:val="none"/>
        </w:rPr>
        <w:t>General Introduction</w:t>
      </w:r>
      <w:bookmarkEnd w:id="0"/>
      <w:bookmarkEnd w:id="2"/>
    </w:p>
    <w:p w14:paraId="14B70F71" w14:textId="4F9131FE" w:rsidR="00591A8D" w:rsidRPr="00591A8D" w:rsidRDefault="00591A8D" w:rsidP="00591A8D">
      <w:pPr>
        <w:spacing w:before="240" w:after="240" w:line="480" w:lineRule="auto"/>
        <w:rPr>
          <w:rFonts w:ascii="Times New Roman" w:eastAsia="Arial" w:hAnsi="Times New Roman" w:cs="Times New Roman"/>
          <w:iCs/>
          <w:noProof/>
          <w:kern w:val="0"/>
          <w:sz w:val="24"/>
          <w:szCs w:val="24"/>
          <w:lang w:eastAsia="ja-JP"/>
          <w14:ligatures w14:val="none"/>
        </w:rPr>
      </w:pPr>
      <w:bookmarkStart w:id="3" w:name="_Toc162794578"/>
      <w:r w:rsidRPr="00591A8D">
        <w:rPr>
          <w:rFonts w:ascii="Times New Roman" w:eastAsia="Arial" w:hAnsi="Times New Roman" w:cs="Times New Roman"/>
          <w:iCs/>
          <w:noProof/>
          <w:kern w:val="0"/>
          <w:sz w:val="24"/>
          <w:szCs w:val="24"/>
          <w:lang w:eastAsia="ja-JP"/>
          <w14:ligatures w14:val="none"/>
        </w:rPr>
        <w:t xml:space="preserve">There are two essential needs that all individuals must effectively balance in nature: the need to eat, and the need to not be eaten. This trade-off is important when discussing foraging and vigilance behaviours in any species. If an individual forgoes vigilance in favor of greater foraging efficiency, it leaves itself exposed to increased predation risk which can have profound negative impacts on its survival. If the same individual were to prioritize vigilance over foraging, the decreased foraging efficiency can negatively affect its fitness. Individuals must therefore carefully balance the time spent performing both foraging and vigilance behaviours. Group foraging can decrease individual vigilance by virtue of the increased likelihood of at least one individual being vigilant at a time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daCiWTb9","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Lima 1995)</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Some species coordinate their vigilance, ensuring that at least one individual is always vigilant. Coordination is inherently more costly but provides greater safety for foragers. One example of a coordination of vigilance in animals is sentinel behaviour, the topic of my thesis.</w:t>
      </w:r>
    </w:p>
    <w:p w14:paraId="4DD815D3" w14:textId="77777777" w:rsidR="00591A8D" w:rsidRPr="00591A8D" w:rsidRDefault="00591A8D" w:rsidP="00591A8D">
      <w:pPr>
        <w:keepNext/>
        <w:keepLines/>
        <w:numPr>
          <w:ilvl w:val="1"/>
          <w:numId w:val="0"/>
        </w:numPr>
        <w:spacing w:before="360" w:after="120" w:line="276" w:lineRule="auto"/>
        <w:outlineLvl w:val="1"/>
        <w:rPr>
          <w:rFonts w:ascii="Times New Roman" w:eastAsia="Arial" w:hAnsi="Times New Roman" w:cs="Times New Roman"/>
          <w:b/>
          <w:kern w:val="0"/>
          <w:sz w:val="32"/>
          <w:szCs w:val="32"/>
          <w:lang w:eastAsia="ja-JP"/>
          <w14:ligatures w14:val="none"/>
        </w:rPr>
      </w:pPr>
      <w:bookmarkStart w:id="4" w:name="_Toc174047138"/>
      <w:r w:rsidRPr="00591A8D">
        <w:rPr>
          <w:rFonts w:ascii="Times New Roman" w:eastAsia="Arial" w:hAnsi="Times New Roman" w:cs="Times New Roman"/>
          <w:b/>
          <w:kern w:val="0"/>
          <w:sz w:val="32"/>
          <w:szCs w:val="32"/>
          <w:lang w:eastAsia="ja-JP"/>
          <w14:ligatures w14:val="none"/>
        </w:rPr>
        <w:t>Sentinel Behaviour</w:t>
      </w:r>
      <w:bookmarkEnd w:id="3"/>
      <w:bookmarkEnd w:id="4"/>
    </w:p>
    <w:p w14:paraId="75CA2D32" w14:textId="740A469D" w:rsidR="00591A8D" w:rsidRPr="00591A8D" w:rsidRDefault="00591A8D" w:rsidP="00591A8D">
      <w:pPr>
        <w:spacing w:after="240" w:line="480" w:lineRule="auto"/>
        <w:rPr>
          <w:rFonts w:ascii="Times New Roman" w:eastAsia="Arial" w:hAnsi="Times New Roman" w:cs="Times New Roman"/>
          <w:iCs/>
          <w:noProof/>
          <w:kern w:val="0"/>
          <w:sz w:val="24"/>
          <w:szCs w:val="24"/>
          <w:lang w:eastAsia="ja-JP"/>
          <w14:ligatures w14:val="none"/>
        </w:rPr>
      </w:pPr>
      <w:r w:rsidRPr="00591A8D">
        <w:rPr>
          <w:rFonts w:ascii="Times New Roman" w:eastAsia="Arial" w:hAnsi="Times New Roman" w:cs="Times New Roman"/>
          <w:iCs/>
          <w:noProof/>
          <w:kern w:val="0"/>
          <w:sz w:val="24"/>
          <w:szCs w:val="24"/>
          <w:lang w:eastAsia="ja-JP"/>
          <w14:ligatures w14:val="none"/>
        </w:rPr>
        <w:t>The original definition for sentinel behaviour in animals likely originates from the human definition of a sentinel where a guard keeps watch over other group members, alerting them of potential dangers or threats. Similarly, animal sentinels take on the role of a “guard” by exhibiting constant vigilance over other group members from a prominent, exposed position</w:t>
      </w:r>
      <w:bookmarkStart w:id="5" w:name="_Hlk160799229"/>
      <w:r w:rsidRPr="00591A8D">
        <w:rPr>
          <w:rFonts w:ascii="Times New Roman" w:eastAsia="Arial" w:hAnsi="Times New Roman" w:cs="Times New Roman"/>
          <w:iCs/>
          <w:noProof/>
          <w:kern w:val="0"/>
          <w:sz w:val="24"/>
          <w:szCs w:val="24"/>
          <w:lang w:eastAsia="ja-JP"/>
          <w14:ligatures w14:val="none"/>
        </w:rPr>
        <w:t xml:space="preserve"> and alerting other group members when sources of danger are detected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uOuUG1fI","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 xml:space="preserve">(Blumstein 1999, </w:t>
      </w:r>
      <w:proofErr w:type="spellStart"/>
      <w:r w:rsidR="00BE1F37" w:rsidRPr="00BE1F37">
        <w:rPr>
          <w:rFonts w:ascii="Times New Roman" w:hAnsi="Times New Roman" w:cs="Times New Roman"/>
          <w:sz w:val="24"/>
        </w:rPr>
        <w:t>Bednekoff</w:t>
      </w:r>
      <w:proofErr w:type="spellEnd"/>
      <w:r w:rsidR="00BE1F37" w:rsidRPr="00BE1F37">
        <w:rPr>
          <w:rFonts w:ascii="Times New Roman" w:hAnsi="Times New Roman" w:cs="Times New Roman"/>
          <w:sz w:val="24"/>
        </w:rPr>
        <w:t xml:space="preserve"> 2015)</w:t>
      </w:r>
      <w:r w:rsidRPr="00591A8D">
        <w:rPr>
          <w:rFonts w:ascii="Times New Roman" w:eastAsia="Arial" w:hAnsi="Times New Roman" w:cs="Times New Roman"/>
          <w:iCs/>
          <w:noProof/>
          <w:kern w:val="0"/>
          <w:sz w:val="24"/>
          <w:szCs w:val="24"/>
          <w:lang w:eastAsia="ja-JP"/>
          <w14:ligatures w14:val="none"/>
        </w:rPr>
        <w:fldChar w:fldCharType="end"/>
      </w:r>
      <w:bookmarkEnd w:id="5"/>
      <w:r w:rsidRPr="00591A8D">
        <w:rPr>
          <w:rFonts w:ascii="Times New Roman" w:eastAsia="Arial" w:hAnsi="Times New Roman" w:cs="Times New Roman"/>
          <w:iCs/>
          <w:noProof/>
          <w:kern w:val="0"/>
          <w:sz w:val="24"/>
          <w:szCs w:val="24"/>
          <w:lang w:eastAsia="ja-JP"/>
          <w14:ligatures w14:val="none"/>
        </w:rPr>
        <w:t xml:space="preserve">. Observations of sentinel behaviour have very likely been made by naturalists and researchers for centuries but the earliest descriptions of sentinel behaviour in research articles appear in the mid-20th century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dghqh8tO","properties":{"formattedCitation":"(Dharmakumarsinhji 1954)","plainCitation":"(Dharmakumarsinhji 1954)","noteIndex":0},"citationItems":[{"id":1879,"uris":["http://zotero.org/users/8430992/items/B33YHSSW"],"itemData":{"id":1879,"type":"book","event-place":"Bombay","language":"en","publisher":"The Author, Bhavnagar","publisher-place":"Bombay","source":"Zotero","title":"Birds of Saurashtra, India","author":[{"family":"Dharmakumarsinhji","given":"R. S."}],"issued":{"date-parts":[["1954"]]},"citation-key":"dharmakumarsinhji1954"}}],"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w:t>
      </w:r>
      <w:proofErr w:type="spellStart"/>
      <w:r w:rsidR="00BE1F37" w:rsidRPr="00BE1F37">
        <w:rPr>
          <w:rFonts w:ascii="Times New Roman" w:hAnsi="Times New Roman" w:cs="Times New Roman"/>
          <w:sz w:val="24"/>
        </w:rPr>
        <w:t>Dharmakumarsinhji</w:t>
      </w:r>
      <w:proofErr w:type="spellEnd"/>
      <w:r w:rsidR="00BE1F37" w:rsidRPr="00BE1F37">
        <w:rPr>
          <w:rFonts w:ascii="Times New Roman" w:hAnsi="Times New Roman" w:cs="Times New Roman"/>
          <w:sz w:val="24"/>
        </w:rPr>
        <w:t xml:space="preserve"> 1954)</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Sentinel behaviour has been predominantly researched in avian species, though much research has been done on the </w:t>
      </w:r>
      <w:r w:rsidRPr="00591A8D">
        <w:rPr>
          <w:rFonts w:ascii="Times New Roman" w:eastAsia="Arial" w:hAnsi="Times New Roman" w:cs="Times New Roman"/>
          <w:iCs/>
          <w:noProof/>
          <w:kern w:val="0"/>
          <w:sz w:val="24"/>
          <w:szCs w:val="24"/>
          <w:lang w:eastAsia="ja-JP"/>
          <w14:ligatures w14:val="none"/>
        </w:rPr>
        <w:lastRenderedPageBreak/>
        <w:t xml:space="preserve">behaviour in mammals and even in aquatic species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zY9UHkYl","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w:t>
      </w:r>
      <w:proofErr w:type="spellStart"/>
      <w:r w:rsidR="00BE1F37" w:rsidRPr="00BE1F37">
        <w:rPr>
          <w:rFonts w:ascii="Times New Roman" w:hAnsi="Times New Roman" w:cs="Times New Roman"/>
          <w:sz w:val="24"/>
        </w:rPr>
        <w:t>Bednekoff</w:t>
      </w:r>
      <w:proofErr w:type="spellEnd"/>
      <w:r w:rsidR="00BE1F37" w:rsidRPr="00BE1F37">
        <w:rPr>
          <w:rFonts w:ascii="Times New Roman" w:hAnsi="Times New Roman" w:cs="Times New Roman"/>
          <w:sz w:val="24"/>
        </w:rPr>
        <w:t xml:space="preserve"> 2015)</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Possibly the most recognizable sentinel-using species is the meerkat, </w:t>
      </w:r>
      <w:r w:rsidRPr="00591A8D">
        <w:rPr>
          <w:rFonts w:ascii="Times New Roman" w:eastAsia="Arial" w:hAnsi="Times New Roman" w:cs="Times New Roman"/>
          <w:i/>
          <w:iCs/>
          <w:noProof/>
          <w:kern w:val="0"/>
          <w:sz w:val="24"/>
          <w:szCs w:val="24"/>
          <w:lang w:eastAsia="ja-JP"/>
          <w14:ligatures w14:val="none"/>
        </w:rPr>
        <w:t>Suricata suricatta,</w:t>
      </w:r>
      <w:r w:rsidRPr="00591A8D">
        <w:rPr>
          <w:rFonts w:ascii="Times New Roman" w:eastAsia="Arial" w:hAnsi="Times New Roman" w:cs="Times New Roman"/>
          <w:iCs/>
          <w:noProof/>
          <w:kern w:val="0"/>
          <w:sz w:val="24"/>
          <w:szCs w:val="24"/>
          <w:lang w:eastAsia="ja-JP"/>
          <w14:ligatures w14:val="none"/>
        </w:rPr>
        <w:t xml:space="preserve"> a species whose sentinels stand up on their hind legs to perform sentinel duties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PiDGAup4","properties":{"formattedCitation":"(Santema and Clutton-Brock 2013, Santema et al. 2013, Manser 2018, Rauber et al. 2019, Rauber and Manser 2021, Huels and Stoeger 2022)","plainCitation":"(Santema and Clutton-Brock 2013, Santema et al. 2013, Manser 2018, Rauber et al. 2019, Rauber and Manser 2021,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Santema and Clutton-Brock 2013, Santema et al. 2013, Manser 2018, Rauber et al. 2019, Rauber and Manser 2021, Huels and Stoeger 2022)</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Studies have also been conducted on sentinel behaviour in certain mongoose and primate species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BvCMehC8","properties":{"formattedCitation":"(Bolwig 1959, Horrocks and Hunte 1986, Kern and Radford 2013, 2014, 2018, Eastcott et al. 2020)","plainCitation":"(Bolwig 1959, Horrocks and Hunte 1986, Kern and Radford 2013, 2014, 2018,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Bolwig 1959, Horrocks and Hunte 1986, Kern and Radford 2013, 2014, 2018, Eastcott et al. 2020)</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In avian species, sentinel systems have been described and exhaustively researched in species of </w:t>
      </w:r>
      <w:r w:rsidRPr="00591A8D">
        <w:rPr>
          <w:rFonts w:ascii="Times New Roman" w:eastAsia="Arial" w:hAnsi="Times New Roman" w:cs="Times New Roman"/>
          <w:i/>
          <w:iCs/>
          <w:noProof/>
          <w:kern w:val="0"/>
          <w:sz w:val="24"/>
          <w:szCs w:val="24"/>
          <w:lang w:eastAsia="ja-JP"/>
          <w14:ligatures w14:val="none"/>
        </w:rPr>
        <w:t xml:space="preserve">Aphelocoma </w:t>
      </w:r>
      <w:r w:rsidRPr="00591A8D">
        <w:rPr>
          <w:rFonts w:ascii="Times New Roman" w:eastAsia="Arial" w:hAnsi="Times New Roman" w:cs="Times New Roman"/>
          <w:i/>
          <w:noProof/>
          <w:kern w:val="0"/>
          <w:sz w:val="24"/>
          <w:szCs w:val="24"/>
          <w:lang w:eastAsia="ja-JP"/>
          <w14:ligatures w14:val="none"/>
        </w:rPr>
        <w:fldChar w:fldCharType="begin"/>
      </w:r>
      <w:r>
        <w:rPr>
          <w:rFonts w:ascii="Times New Roman" w:eastAsia="Arial" w:hAnsi="Times New Roman" w:cs="Times New Roman"/>
          <w:i/>
          <w:iCs/>
          <w:noProof/>
          <w:kern w:val="0"/>
          <w:sz w:val="24"/>
          <w:szCs w:val="24"/>
          <w:lang w:eastAsia="ja-JP"/>
          <w14:ligatures w14:val="none"/>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dontUpdate":true,"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citation-key":"fleischerVariationForagingBehavior2003"}},{"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schema":"https://github.com/citation-style-language/schema/raw/master/csl-citation.json"} </w:instrText>
      </w:r>
      <w:r w:rsidRPr="00591A8D">
        <w:rPr>
          <w:rFonts w:ascii="Times New Roman" w:eastAsia="Arial" w:hAnsi="Times New Roman" w:cs="Times New Roman"/>
          <w:i/>
          <w:noProof/>
          <w:kern w:val="0"/>
          <w:sz w:val="24"/>
          <w:szCs w:val="24"/>
          <w:lang w:eastAsia="ja-JP"/>
          <w14:ligatures w14:val="none"/>
        </w:rPr>
        <w:fldChar w:fldCharType="separate"/>
      </w:r>
      <w:r w:rsidRPr="00591A8D">
        <w:rPr>
          <w:rFonts w:ascii="Times New Roman" w:eastAsia="Arial" w:hAnsi="Times New Roman" w:cs="Times New Roman"/>
          <w:iCs/>
          <w:noProof/>
          <w:kern w:val="0"/>
          <w:sz w:val="24"/>
          <w:szCs w:val="24"/>
          <w:lang w:eastAsia="ja-JP"/>
          <w14:ligatures w14:val="none"/>
        </w:rPr>
        <w:t>(scrub jays, Bednekoff &amp; Woolfenden, 2003, 2006; Fleischer et al., 2003; Hailman et al., 2010; McGowan &amp; Woolfenden, 1989)</w:t>
      </w:r>
      <w:r w:rsidRPr="00591A8D">
        <w:rPr>
          <w:rFonts w:ascii="Times New Roman" w:eastAsia="Arial" w:hAnsi="Times New Roman" w:cs="Times New Roman"/>
          <w:i/>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w:t>
      </w:r>
      <w:r w:rsidRPr="00591A8D">
        <w:rPr>
          <w:rFonts w:ascii="Times New Roman" w:eastAsia="Arial" w:hAnsi="Times New Roman" w:cs="Times New Roman"/>
          <w:i/>
          <w:iCs/>
          <w:noProof/>
          <w:kern w:val="0"/>
          <w:sz w:val="24"/>
          <w:szCs w:val="24"/>
          <w:lang w:eastAsia="ja-JP"/>
          <w14:ligatures w14:val="none"/>
        </w:rPr>
        <w:t xml:space="preserve">Argya </w:t>
      </w:r>
      <w:r w:rsidRPr="00591A8D">
        <w:rPr>
          <w:rFonts w:ascii="Times New Roman" w:eastAsia="Arial" w:hAnsi="Times New Roman" w:cs="Times New Roman"/>
          <w:i/>
          <w:noProof/>
          <w:kern w:val="0"/>
          <w:sz w:val="24"/>
          <w:szCs w:val="24"/>
          <w:lang w:eastAsia="ja-JP"/>
          <w14:ligatures w14:val="none"/>
        </w:rPr>
        <w:fldChar w:fldCharType="begin"/>
      </w:r>
      <w:r>
        <w:rPr>
          <w:rFonts w:ascii="Times New Roman" w:eastAsia="Arial" w:hAnsi="Times New Roman" w:cs="Times New Roman"/>
          <w:i/>
          <w:iCs/>
          <w:noProof/>
          <w:kern w:val="0"/>
          <w:sz w:val="24"/>
          <w:szCs w:val="24"/>
          <w:lang w:eastAsia="ja-JP"/>
          <w14:ligatures w14:val="none"/>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dontUpdate":true,"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citation-key":"edelaarPotentialPreyMake2006"}},{"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Pr="00591A8D">
        <w:rPr>
          <w:rFonts w:ascii="Times New Roman" w:eastAsia="Arial" w:hAnsi="Times New Roman" w:cs="Times New Roman"/>
          <w:i/>
          <w:noProof/>
          <w:kern w:val="0"/>
          <w:sz w:val="24"/>
          <w:szCs w:val="24"/>
          <w:lang w:eastAsia="ja-JP"/>
          <w14:ligatures w14:val="none"/>
        </w:rPr>
        <w:fldChar w:fldCharType="separate"/>
      </w:r>
      <w:r w:rsidRPr="00591A8D">
        <w:rPr>
          <w:rFonts w:ascii="Times New Roman" w:eastAsia="Arial" w:hAnsi="Times New Roman" w:cs="Times New Roman"/>
          <w:iCs/>
          <w:noProof/>
          <w:kern w:val="0"/>
          <w:sz w:val="24"/>
          <w:szCs w:val="24"/>
          <w:lang w:eastAsia="ja-JP"/>
          <w14:ligatures w14:val="none"/>
        </w:rPr>
        <w:t>(babblers and thrushes, Edelaar &amp; Wright, 2006; Ostreiher et al., 2021; Ostreiher &amp; Heifetz, 2017, 2019; Wright, Berg, et al., 2001a; Wright, Maklakov, et al., 2001)</w:t>
      </w:r>
      <w:r w:rsidRPr="00591A8D">
        <w:rPr>
          <w:rFonts w:ascii="Times New Roman" w:eastAsia="Arial" w:hAnsi="Times New Roman" w:cs="Times New Roman"/>
          <w:i/>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and </w:t>
      </w:r>
      <w:r w:rsidRPr="00591A8D">
        <w:rPr>
          <w:rFonts w:ascii="Times New Roman" w:eastAsia="Arial" w:hAnsi="Times New Roman" w:cs="Times New Roman"/>
          <w:i/>
          <w:iCs/>
          <w:noProof/>
          <w:kern w:val="0"/>
          <w:sz w:val="24"/>
          <w:szCs w:val="24"/>
          <w:lang w:eastAsia="ja-JP"/>
          <w14:ligatures w14:val="none"/>
        </w:rPr>
        <w:t>Turdoides</w:t>
      </w:r>
      <w:r w:rsidRPr="00591A8D">
        <w:rPr>
          <w:rFonts w:ascii="Times New Roman" w:eastAsia="Arial" w:hAnsi="Times New Roman" w:cs="Times New Roman"/>
          <w:iCs/>
          <w:noProof/>
          <w:kern w:val="0"/>
          <w:sz w:val="24"/>
          <w:szCs w:val="24"/>
          <w:lang w:eastAsia="ja-JP"/>
          <w14:ligatures w14:val="none"/>
        </w:rPr>
        <w:t xml:space="preserve"> </w:t>
      </w:r>
      <w:r w:rsidRPr="00591A8D">
        <w:rPr>
          <w:rFonts w:ascii="Times New Roman" w:eastAsia="Arial" w:hAnsi="Times New Roman" w:cs="Times New Roman"/>
          <w:iCs/>
          <w:noProof/>
          <w:kern w:val="0"/>
          <w:sz w:val="24"/>
          <w:szCs w:val="24"/>
          <w:lang w:eastAsia="ja-JP"/>
          <w14:ligatures w14:val="none"/>
        </w:rPr>
        <w:fldChar w:fldCharType="begin"/>
      </w:r>
      <w:r w:rsidRPr="00591A8D">
        <w:rPr>
          <w:rFonts w:ascii="Times New Roman" w:eastAsia="Arial" w:hAnsi="Times New Roman" w:cs="Times New Roman"/>
          <w:iCs/>
          <w:noProof/>
          <w:kern w:val="0"/>
          <w:sz w:val="24"/>
          <w:szCs w:val="24"/>
          <w:lang w:eastAsia="ja-JP"/>
          <w14:ligatures w14:val="none"/>
        </w:rPr>
        <w:instrText xml:space="preserve"> ADDIN ZOTERO_ITEM CSL_CITATION {"citationID":"0ttmifa2","properties":{"formattedCitation":"(Gaston, 1977; Rafay et al., 2020)","plainCitation":"(Gaston, 1977; Rafay et al., 2020)","dontUpdate":true,"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46,"uris":["http://zotero.org/users/8430992/items/CEUGZXST"],"itemData":{"id":746,"type":"article-journal","container-title":"Pakistan Journal of Zoology","DOI":"https://dx.doi.org/10.17582/journal.pjz/20170420070416","issue":"5","language":"en","page":"1701-1708","source":"Zotero","title":"Breeding and feeding behaviour of jungle babbler (&lt;i&gt;Turdiodes striata dumont&lt;/i&gt;, 1923) in agro-ecological zones of district layyah, pakistan","volume":"52","author":[{"family":"Rafay","given":"Muhammad"},{"family":"Ahmad","given":"Ghafoor"},{"family":"Ruby","given":"Tahira"},{"family":"Abdullah","given":"Muhammad"},{"family":"Rasheed","given":"Fahad"},{"family":"Abid","given":"Muhammad"}],"issued":{"date-parts":[["2020"]]},"citation-key":"rafay2020"}}],"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Pr="00591A8D">
        <w:rPr>
          <w:rFonts w:ascii="Times New Roman" w:eastAsia="Arial" w:hAnsi="Times New Roman" w:cs="Times New Roman"/>
          <w:iCs/>
          <w:noProof/>
          <w:kern w:val="0"/>
          <w:sz w:val="24"/>
          <w:szCs w:val="24"/>
          <w:lang w:eastAsia="ja-JP"/>
          <w14:ligatures w14:val="none"/>
        </w:rPr>
        <w:t>(jungle babblers, Gaston, 1977; Rafay et al., 2020)</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Since this behaviour is not limited to those genera and is shared across several taxa without common ancestry, this behaviour must have evolved when very specific environmental and social conditions were met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Zc9q80kI","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w:t>
      </w:r>
      <w:proofErr w:type="spellStart"/>
      <w:r w:rsidR="00BE1F37" w:rsidRPr="00BE1F37">
        <w:rPr>
          <w:rFonts w:ascii="Times New Roman" w:hAnsi="Times New Roman" w:cs="Times New Roman"/>
          <w:sz w:val="24"/>
        </w:rPr>
        <w:t>Bednekoff</w:t>
      </w:r>
      <w:proofErr w:type="spellEnd"/>
      <w:r w:rsidR="00BE1F37" w:rsidRPr="00BE1F37">
        <w:rPr>
          <w:rFonts w:ascii="Times New Roman" w:hAnsi="Times New Roman" w:cs="Times New Roman"/>
          <w:sz w:val="24"/>
        </w:rPr>
        <w:t xml:space="preserve"> 1997, 2001)</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w:t>
      </w:r>
    </w:p>
    <w:p w14:paraId="6834C66E" w14:textId="10DC044C" w:rsidR="00591A8D" w:rsidRPr="00591A8D" w:rsidRDefault="00591A8D" w:rsidP="00591A8D">
      <w:pPr>
        <w:spacing w:after="240" w:line="480" w:lineRule="auto"/>
        <w:rPr>
          <w:rFonts w:ascii="Times New Roman" w:eastAsia="Arial" w:hAnsi="Times New Roman" w:cs="Times New Roman"/>
          <w:iCs/>
          <w:noProof/>
          <w:kern w:val="0"/>
          <w:sz w:val="24"/>
          <w:szCs w:val="24"/>
          <w:lang w:eastAsia="ja-JP"/>
          <w14:ligatures w14:val="none"/>
        </w:rPr>
      </w:pPr>
      <w:r w:rsidRPr="00591A8D">
        <w:rPr>
          <w:rFonts w:ascii="Times New Roman" w:eastAsia="Arial" w:hAnsi="Times New Roman" w:cs="Times New Roman"/>
          <w:iCs/>
          <w:noProof/>
          <w:kern w:val="0"/>
          <w:sz w:val="24"/>
          <w:szCs w:val="24"/>
          <w:lang w:eastAsia="ja-JP"/>
          <w14:ligatures w14:val="none"/>
        </w:rPr>
        <w:t xml:space="preserve">Sentinel behaviour is an effective strategy to help balance a fundamental trade-off between foraging and vigilance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YWJaPM7H","properties":{"formattedCitation":"(Wright et al. 2001b)","plainCitation":"(Wright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Wright et al. 2001b)</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These two behaviours are generally considered mutually exclusive yet are equally important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8k8nc95D","properties":{"formattedCitation":"(Lima and Dill 1990, Olson et al. 2015)","plainCitation":"(Lima and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Lima and Dill 1990, Olson et al. 2015)</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The time spent performing each behaviour must be carefully managed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6GWdXrCU","properties":{"formattedCitation":"(Lima and Dill 1990, Lima 1998)","plainCitation":"(Lima and Dill 1990, Lima 1998)","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Lima and Dill 1990, Lima 1998)</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A reduction of vigilance to increase foraging efficiency can result in increased risk of predation. A sentinel’s vigilance can compensate for the individual decrease in vigilance, providing an advantage to species that exhibit this behaviour.</w:t>
      </w:r>
    </w:p>
    <w:p w14:paraId="4BAD601F" w14:textId="0ED386B2" w:rsidR="00591A8D" w:rsidRPr="00591A8D" w:rsidRDefault="00591A8D" w:rsidP="00591A8D">
      <w:pPr>
        <w:spacing w:after="240" w:line="480" w:lineRule="auto"/>
        <w:rPr>
          <w:rFonts w:ascii="Times New Roman" w:eastAsia="Arial" w:hAnsi="Times New Roman" w:cs="Times New Roman"/>
          <w:iCs/>
          <w:noProof/>
          <w:kern w:val="0"/>
          <w:sz w:val="24"/>
          <w:szCs w:val="24"/>
          <w:lang w:eastAsia="ja-JP"/>
          <w14:ligatures w14:val="none"/>
        </w:rPr>
      </w:pPr>
      <w:r w:rsidRPr="00591A8D">
        <w:rPr>
          <w:rFonts w:ascii="Times New Roman" w:eastAsia="Arial" w:hAnsi="Times New Roman" w:cs="Times New Roman"/>
          <w:iCs/>
          <w:noProof/>
          <w:kern w:val="0"/>
          <w:sz w:val="24"/>
          <w:szCs w:val="24"/>
          <w:lang w:eastAsia="ja-JP"/>
          <w14:ligatures w14:val="none"/>
        </w:rPr>
        <w:t xml:space="preserve">However, the underlying mechanisms for sentinel decision-making are not clear, giving rise to debate over whether this behaviour is selfless or selfish. Sentinel behaviour was originally </w:t>
      </w:r>
      <w:r w:rsidRPr="00591A8D">
        <w:rPr>
          <w:rFonts w:ascii="Times New Roman" w:eastAsia="Arial" w:hAnsi="Times New Roman" w:cs="Times New Roman"/>
          <w:iCs/>
          <w:noProof/>
          <w:kern w:val="0"/>
          <w:sz w:val="24"/>
          <w:szCs w:val="24"/>
          <w:lang w:eastAsia="ja-JP"/>
          <w14:ligatures w14:val="none"/>
        </w:rPr>
        <w:lastRenderedPageBreak/>
        <w:t xml:space="preserve">hypothesized to be a selfless behaviour, where individuals take turns providing benefits to other group members at their expense. Whether through reciprocal altruism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SZnaiat5","properties":{"formattedCitation":"(Trivers 1971)","plainCitation":"(Trivers 1971)","noteIndex":0},"citationItems":[{"id":1797,"uris":["http://zotero.org/users/8430992/items/9QEP3NE8"],"itemData":{"id":1797,"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citation-key":"trivers1971"}}],"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Trivers 1971)</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or kin selection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v0f3lmYL","properties":{"formattedCitation":"(Hamilton 1964)","plainCitation":"(Hamilton 1964)","noteIndex":0},"citationItems":[{"id":1798,"uris":["http://zotero.org/users/8430992/items/CCMIJ8T5"],"itemData":{"id":1798,"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volume":"7","author":[{"family":"Hamilton","given":"W. D."}],"issued":{"date-parts":[["1964",7,1]]},"citation-key":"hamilton1964"}}],"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Hamilton 1964)</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the individual is self-sacrificing and primarily benefits the group. A more recent hypothesis is that sentinel behaviour could be driven by selfish, state-dependent decisions. The state-dependent model for sentinel decision-making revolves around an individual’s energetic reserves and requirements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Echfz8Pz","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w:t>
      </w:r>
      <w:proofErr w:type="spellStart"/>
      <w:r w:rsidR="00BE1F37" w:rsidRPr="00BE1F37">
        <w:rPr>
          <w:rFonts w:ascii="Times New Roman" w:hAnsi="Times New Roman" w:cs="Times New Roman"/>
          <w:sz w:val="24"/>
        </w:rPr>
        <w:t>Bednekoff</w:t>
      </w:r>
      <w:proofErr w:type="spellEnd"/>
      <w:r w:rsidR="00BE1F37" w:rsidRPr="00BE1F37">
        <w:rPr>
          <w:rFonts w:ascii="Times New Roman" w:hAnsi="Times New Roman" w:cs="Times New Roman"/>
          <w:sz w:val="24"/>
        </w:rPr>
        <w:t xml:space="preserve"> 1997, 2001)</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Individuals who have sufficient energetic reserves are more inclined to perform sentinel duties if the alternative is foraging without a sentinel, a considerably more dangerous option than being sentinel. Studies on the effects of satiation and body mass on the propensity of an individual to perform sentinel behaviour support this hypothesis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vJilKRNK","properties":{"formattedCitation":"(Clutton-Brock et al. 1999, Wright et al. 2001c, 2001b, Huels and Stoeger 2022)","plainCitation":"(Clutton-Brock et al. 1999, Wright et al. 2001c, 2001b,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Clutton-Brock et al. 1999, Wright et al. 2001c, 2001b, Huels and Stoeger 2022)</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These two hypotheses are not mutually exclusive, and sentinel behaviour invariably provides benefits to both the sentinel and other individuals in the group. Moreover, certain individuals in the group could further benefit from sentinel behaviour. Dominant males could be using sentinel behaviour to also gather information about rival groups and defend against intrusion, increasing their sentinel efforts when in the presence of auditory or chemical signals from out-group rivals </w:t>
      </w:r>
      <w:r w:rsidRPr="00591A8D">
        <w:rPr>
          <w:rFonts w:ascii="Times New Roman" w:eastAsia="Arial" w:hAnsi="Times New Roman" w:cs="Times New Roman"/>
          <w:iCs/>
          <w:noProof/>
          <w:kern w:val="0"/>
          <w:sz w:val="24"/>
          <w:szCs w:val="24"/>
          <w:lang w:eastAsia="ja-JP"/>
          <w14:ligatures w14:val="none"/>
        </w:rPr>
        <w:fldChar w:fldCharType="begin"/>
      </w:r>
      <w:r w:rsidR="00BE1F37">
        <w:rPr>
          <w:rFonts w:ascii="Times New Roman" w:eastAsia="Arial" w:hAnsi="Times New Roman" w:cs="Times New Roman"/>
          <w:iCs/>
          <w:noProof/>
          <w:kern w:val="0"/>
          <w:sz w:val="24"/>
          <w:szCs w:val="24"/>
          <w:lang w:eastAsia="ja-JP"/>
          <w14:ligatures w14:val="none"/>
        </w:rPr>
        <w:instrText xml:space="preserve"> ADDIN ZOTERO_ITEM CSL_CITATION {"citationID":"aTKzHOgn","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F6urKpyT/valJ8ELX","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Walker et al. 2016, Morris-Drake et al. 2019)</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Sentinel behaviour could then serve additional purposes apart from the identification of possible threats. Individuals under the watchful eye of a sentinel receive significant benefits. Other group members could reduce their vigilance and increase their foraging efficiency as vigilance is ensured by the sentinel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kern w:val="0"/>
          <w:sz w:val="24"/>
        </w:rPr>
        <w:t>(</w:t>
      </w:r>
      <w:proofErr w:type="spellStart"/>
      <w:r w:rsidR="00BE1F37" w:rsidRPr="00BE1F37">
        <w:rPr>
          <w:rFonts w:ascii="Times New Roman" w:hAnsi="Times New Roman" w:cs="Times New Roman"/>
          <w:kern w:val="0"/>
          <w:sz w:val="24"/>
        </w:rPr>
        <w:t>Hollén</w:t>
      </w:r>
      <w:proofErr w:type="spellEnd"/>
      <w:r w:rsidR="00BE1F37" w:rsidRPr="00BE1F37">
        <w:rPr>
          <w:rFonts w:ascii="Times New Roman" w:hAnsi="Times New Roman" w:cs="Times New Roman"/>
          <w:kern w:val="0"/>
          <w:sz w:val="24"/>
        </w:rPr>
        <w:t xml:space="preserve"> et al. 2008)</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w:t>
      </w:r>
    </w:p>
    <w:p w14:paraId="554D7042" w14:textId="13C8DF9F" w:rsidR="00591A8D" w:rsidRPr="00591A8D" w:rsidRDefault="00591A8D" w:rsidP="00591A8D">
      <w:pPr>
        <w:spacing w:after="240" w:line="480" w:lineRule="auto"/>
        <w:rPr>
          <w:rFonts w:ascii="Times New Roman" w:eastAsia="Arial" w:hAnsi="Times New Roman" w:cs="Times New Roman"/>
          <w:iCs/>
          <w:noProof/>
          <w:kern w:val="0"/>
          <w:sz w:val="24"/>
          <w:szCs w:val="24"/>
          <w:lang w:eastAsia="ja-JP"/>
          <w14:ligatures w14:val="none"/>
        </w:rPr>
      </w:pPr>
      <w:r w:rsidRPr="00591A8D">
        <w:rPr>
          <w:rFonts w:ascii="Times New Roman" w:eastAsia="Arial" w:hAnsi="Times New Roman" w:cs="Times New Roman"/>
          <w:iCs/>
          <w:noProof/>
          <w:kern w:val="0"/>
          <w:sz w:val="24"/>
          <w:szCs w:val="24"/>
          <w:lang w:eastAsia="ja-JP"/>
          <w14:ligatures w14:val="none"/>
        </w:rPr>
        <w:t xml:space="preserve">A sentinel cannot be vigilant in perpetuity and eventually will relinquish the position to perform other behaviours. The coordination of sentinels is therefore crucial to minimize the gaps in coverage and ensure the safety of the group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T7vbIZoQ","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w:t>
      </w:r>
      <w:proofErr w:type="spellStart"/>
      <w:r w:rsidR="00BE1F37" w:rsidRPr="00BE1F37">
        <w:rPr>
          <w:rFonts w:ascii="Times New Roman" w:hAnsi="Times New Roman" w:cs="Times New Roman"/>
          <w:sz w:val="24"/>
        </w:rPr>
        <w:t>Bednekoff</w:t>
      </w:r>
      <w:proofErr w:type="spellEnd"/>
      <w:r w:rsidR="00BE1F37" w:rsidRPr="00BE1F37">
        <w:rPr>
          <w:rFonts w:ascii="Times New Roman" w:hAnsi="Times New Roman" w:cs="Times New Roman"/>
          <w:sz w:val="24"/>
        </w:rPr>
        <w:t xml:space="preserve"> 1997, 2001, 2015)</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The coordination of </w:t>
      </w:r>
      <w:r w:rsidRPr="00591A8D">
        <w:rPr>
          <w:rFonts w:ascii="Times New Roman" w:eastAsia="Arial" w:hAnsi="Times New Roman" w:cs="Times New Roman"/>
          <w:iCs/>
          <w:noProof/>
          <w:kern w:val="0"/>
          <w:sz w:val="24"/>
          <w:szCs w:val="24"/>
          <w:lang w:eastAsia="ja-JP"/>
          <w14:ligatures w14:val="none"/>
        </w:rPr>
        <w:lastRenderedPageBreak/>
        <w:t xml:space="preserve">sentinels has been recognized as the defining feature of sentinel behaviour since adopting an exposed position and alerting group members are not behaviours exclusive to sentinel behaviour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vO7q8WBY","properties":{"formattedCitation":"(McGowan and Woolfenden 1989, Bednekoff 1997, 2015)","plainCitation":"(McGowan and Woolfenden 1989, Bednekoff 1997,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 xml:space="preserve">(McGowan and Woolfenden 1989, </w:t>
      </w:r>
      <w:proofErr w:type="spellStart"/>
      <w:r w:rsidR="00BE1F37" w:rsidRPr="00BE1F37">
        <w:rPr>
          <w:rFonts w:ascii="Times New Roman" w:hAnsi="Times New Roman" w:cs="Times New Roman"/>
          <w:sz w:val="24"/>
        </w:rPr>
        <w:t>Bednekoff</w:t>
      </w:r>
      <w:proofErr w:type="spellEnd"/>
      <w:r w:rsidR="00BE1F37" w:rsidRPr="00BE1F37">
        <w:rPr>
          <w:rFonts w:ascii="Times New Roman" w:hAnsi="Times New Roman" w:cs="Times New Roman"/>
          <w:sz w:val="24"/>
        </w:rPr>
        <w:t xml:space="preserve"> 1997, 2015)</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w:t>
      </w:r>
    </w:p>
    <w:p w14:paraId="16D87C81" w14:textId="77777777" w:rsidR="00591A8D" w:rsidRPr="00591A8D" w:rsidRDefault="00591A8D" w:rsidP="00591A8D">
      <w:pPr>
        <w:spacing w:after="240" w:line="480" w:lineRule="auto"/>
        <w:rPr>
          <w:rFonts w:ascii="Times New Roman" w:eastAsia="Arial" w:hAnsi="Times New Roman" w:cs="Times New Roman"/>
          <w:iCs/>
          <w:noProof/>
          <w:kern w:val="0"/>
          <w:sz w:val="24"/>
          <w:szCs w:val="24"/>
          <w:lang w:eastAsia="ja-JP"/>
          <w14:ligatures w14:val="none"/>
        </w:rPr>
      </w:pPr>
      <w:r w:rsidRPr="00591A8D">
        <w:rPr>
          <w:rFonts w:ascii="Times New Roman" w:eastAsia="Arial" w:hAnsi="Times New Roman" w:cs="Times New Roman"/>
          <w:iCs/>
          <w:noProof/>
          <w:kern w:val="0"/>
          <w:sz w:val="24"/>
          <w:szCs w:val="24"/>
          <w:lang w:eastAsia="ja-JP"/>
          <w14:ligatures w14:val="none"/>
        </w:rPr>
        <w:t>The decision to perform sentinel behaviour is therefore dependent on an individual’s ability to perform the behaviour (i.e. energetic levels) and the individual’s need for safety (i.e. risk mitigation, threat detection). Individuals must maintain the precarious balance between the two needs while travelling between environments. Different foraging environments can have altered conditions which, in turn, can affect the individual’s decision-making, emphasizing the need to study the behaviour in a variety of contexts.</w:t>
      </w:r>
    </w:p>
    <w:p w14:paraId="0A2D2341" w14:textId="77777777" w:rsidR="00591A8D" w:rsidRPr="00591A8D" w:rsidRDefault="00591A8D" w:rsidP="00591A8D">
      <w:pPr>
        <w:keepNext/>
        <w:keepLines/>
        <w:numPr>
          <w:ilvl w:val="1"/>
          <w:numId w:val="0"/>
        </w:numPr>
        <w:spacing w:before="360" w:after="120" w:line="276" w:lineRule="auto"/>
        <w:outlineLvl w:val="1"/>
        <w:rPr>
          <w:rFonts w:ascii="Times New Roman" w:eastAsia="Arial" w:hAnsi="Times New Roman" w:cs="Times New Roman"/>
          <w:b/>
          <w:kern w:val="0"/>
          <w:sz w:val="32"/>
          <w:szCs w:val="32"/>
          <w:lang w:eastAsia="ja-JP"/>
          <w14:ligatures w14:val="none"/>
        </w:rPr>
      </w:pPr>
      <w:bookmarkStart w:id="6" w:name="_Toc162794579"/>
      <w:bookmarkStart w:id="7" w:name="_Toc174047139"/>
      <w:r w:rsidRPr="00591A8D">
        <w:rPr>
          <w:rFonts w:ascii="Times New Roman" w:eastAsia="Arial" w:hAnsi="Times New Roman" w:cs="Times New Roman"/>
          <w:b/>
          <w:kern w:val="0"/>
          <w:sz w:val="32"/>
          <w:szCs w:val="32"/>
          <w:lang w:eastAsia="ja-JP"/>
          <w14:ligatures w14:val="none"/>
        </w:rPr>
        <w:t>Urbanization</w:t>
      </w:r>
      <w:bookmarkEnd w:id="6"/>
      <w:bookmarkEnd w:id="7"/>
    </w:p>
    <w:p w14:paraId="00AE258C" w14:textId="2AE751F4" w:rsidR="00591A8D" w:rsidRPr="00591A8D" w:rsidRDefault="00591A8D" w:rsidP="00591A8D">
      <w:pPr>
        <w:spacing w:after="240" w:line="480" w:lineRule="auto"/>
        <w:rPr>
          <w:rFonts w:ascii="Times New Roman" w:eastAsia="Arial" w:hAnsi="Times New Roman" w:cs="Times New Roman"/>
          <w:iCs/>
          <w:noProof/>
          <w:kern w:val="0"/>
          <w:sz w:val="24"/>
          <w:szCs w:val="24"/>
          <w:lang w:eastAsia="ja-JP"/>
          <w14:ligatures w14:val="none"/>
        </w:rPr>
      </w:pPr>
      <w:r w:rsidRPr="00591A8D">
        <w:rPr>
          <w:rFonts w:ascii="Times New Roman" w:eastAsia="Arial" w:hAnsi="Times New Roman" w:cs="Times New Roman"/>
          <w:iCs/>
          <w:noProof/>
          <w:kern w:val="0"/>
          <w:sz w:val="24"/>
          <w:szCs w:val="24"/>
          <w:lang w:eastAsia="ja-JP"/>
          <w14:ligatures w14:val="none"/>
        </w:rPr>
        <w:t xml:space="preserve">Urbanization is the shift in the human population towards urban centers, resulting in ever-expanding urban areas and the modification of wide swathes of wildlands. With over 55% of the global human population living in urban areas and a forecasted increase in this percentage in the following decades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lryxS5Cj","properties":{"formattedCitation":"(UN Department of Economic and Social Affairs 2018)","plainCitation":"(UN Department of Economic and Social Affairs 2018)","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citation-key":"undepartmentofeconomicandsocialaffairs68WorldPopulation2018"}}],"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UN Department of Economic and Social Affairs 2018)</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wildlife will increasingly be affected by the environmental changes made to accommodate human occupation. Species must therefore quickly adapt to maximize their fitness when foraging in unnatural, anthropogenic environments. </w:t>
      </w:r>
    </w:p>
    <w:p w14:paraId="33E3106D" w14:textId="61CEDB55" w:rsidR="00591A8D" w:rsidRPr="00591A8D" w:rsidRDefault="00591A8D" w:rsidP="00591A8D">
      <w:pPr>
        <w:spacing w:after="240" w:line="480" w:lineRule="auto"/>
        <w:rPr>
          <w:rFonts w:ascii="Times New Roman" w:eastAsia="Arial" w:hAnsi="Times New Roman" w:cs="Times New Roman"/>
          <w:iCs/>
          <w:noProof/>
          <w:kern w:val="0"/>
          <w:sz w:val="24"/>
          <w:szCs w:val="24"/>
          <w:lang w:eastAsia="ja-JP"/>
          <w14:ligatures w14:val="none"/>
        </w:rPr>
      </w:pPr>
      <w:r w:rsidRPr="00591A8D">
        <w:rPr>
          <w:rFonts w:ascii="Times New Roman" w:eastAsia="Arial" w:hAnsi="Times New Roman" w:cs="Times New Roman"/>
          <w:iCs/>
          <w:noProof/>
          <w:kern w:val="0"/>
          <w:sz w:val="24"/>
          <w:szCs w:val="24"/>
          <w:lang w:eastAsia="ja-JP"/>
          <w14:ligatures w14:val="none"/>
        </w:rPr>
        <w:t xml:space="preserve">Specialist species are at a disadvantage compared to generalist species if the conditions to which specialists are adapted are no longer present. Since urbanization can cause habitat loss or fragmentation and increases the frequency and severity of anthropogenic disturbances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KPAFvPL7","properties":{"formattedCitation":"(Marzluff 2001, Isaksson 2018)","plainCitation":"(Marzluff 2001,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w:t>
      </w:r>
      <w:proofErr w:type="spellStart"/>
      <w:r w:rsidR="00BE1F37" w:rsidRPr="00BE1F37">
        <w:rPr>
          <w:rFonts w:ascii="Times New Roman" w:hAnsi="Times New Roman" w:cs="Times New Roman"/>
          <w:sz w:val="24"/>
        </w:rPr>
        <w:t>Marzluff</w:t>
      </w:r>
      <w:proofErr w:type="spellEnd"/>
      <w:r w:rsidR="00BE1F37" w:rsidRPr="00BE1F37">
        <w:rPr>
          <w:rFonts w:ascii="Times New Roman" w:hAnsi="Times New Roman" w:cs="Times New Roman"/>
          <w:sz w:val="24"/>
        </w:rPr>
        <w:t xml:space="preserve"> 2001, Isaksson 2018)</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specialist species are often ill-suited for urban spaces, resulting in species </w:t>
      </w:r>
      <w:r w:rsidRPr="00591A8D">
        <w:rPr>
          <w:rFonts w:ascii="Times New Roman" w:eastAsia="Arial" w:hAnsi="Times New Roman" w:cs="Times New Roman"/>
          <w:iCs/>
          <w:noProof/>
          <w:kern w:val="0"/>
          <w:sz w:val="24"/>
          <w:szCs w:val="24"/>
          <w:lang w:eastAsia="ja-JP"/>
          <w14:ligatures w14:val="none"/>
        </w:rPr>
        <w:lastRenderedPageBreak/>
        <w:t xml:space="preserve">extirpation and even extinction. This can be observed in the significant loss of biodiversity caused by the ever-increasing global urbanization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KKB5rJX9","properties":{"formattedCitation":"(Aronson et al. 2014)","plainCitation":"(Aronson et al. 201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citation-key":"aronsonGlobalAnalysisImpacts2014"}}],"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Aronson et al. 2014)</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w:t>
      </w:r>
    </w:p>
    <w:p w14:paraId="28F9F1A7" w14:textId="0DC327F5" w:rsidR="00591A8D" w:rsidRPr="00591A8D" w:rsidRDefault="00591A8D" w:rsidP="00591A8D">
      <w:pPr>
        <w:spacing w:after="240" w:line="480" w:lineRule="auto"/>
        <w:rPr>
          <w:rFonts w:ascii="Times New Roman" w:eastAsia="Arial" w:hAnsi="Times New Roman" w:cs="Times New Roman"/>
          <w:iCs/>
          <w:noProof/>
          <w:kern w:val="0"/>
          <w:sz w:val="24"/>
          <w:szCs w:val="24"/>
          <w:lang w:eastAsia="ja-JP"/>
          <w14:ligatures w14:val="none"/>
        </w:rPr>
      </w:pPr>
      <w:r w:rsidRPr="00591A8D">
        <w:rPr>
          <w:rFonts w:ascii="Times New Roman" w:eastAsia="Arial" w:hAnsi="Times New Roman" w:cs="Times New Roman"/>
          <w:iCs/>
          <w:noProof/>
          <w:kern w:val="0"/>
          <w:sz w:val="24"/>
          <w:szCs w:val="24"/>
          <w:lang w:eastAsia="ja-JP"/>
          <w14:ligatures w14:val="none"/>
        </w:rPr>
        <w:t xml:space="preserve">Generalist species are better suited to urban-living than specialist species and can benefit from urban areas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GNknNFJo","properties":{"formattedCitation":"(Ducatez et al. 2018, Callaghan et al. 2019)","plainCitation":"(Ducatez et al. 2018, Callaghan et al. 2019)","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citation-key":"ducatezAreUrbanVertebrates2018"}},{"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citation-key":"callaghanGeneralistsAreMost2019"}}],"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w:t>
      </w:r>
      <w:proofErr w:type="spellStart"/>
      <w:r w:rsidR="00BE1F37" w:rsidRPr="00BE1F37">
        <w:rPr>
          <w:rFonts w:ascii="Times New Roman" w:hAnsi="Times New Roman" w:cs="Times New Roman"/>
          <w:sz w:val="24"/>
        </w:rPr>
        <w:t>Ducatez</w:t>
      </w:r>
      <w:proofErr w:type="spellEnd"/>
      <w:r w:rsidR="00BE1F37" w:rsidRPr="00BE1F37">
        <w:rPr>
          <w:rFonts w:ascii="Times New Roman" w:hAnsi="Times New Roman" w:cs="Times New Roman"/>
          <w:sz w:val="24"/>
        </w:rPr>
        <w:t xml:space="preserve"> et al. 2018, Callaghan et al. 2019)</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Physiological, morphological, and behavioural adaptations have been observed in many urbanized species, and are expected to improve a species' ability to exploit urban advantages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HXhq8cgb","properties":{"formattedCitation":"(Marzluff 2001, Lowry et al. 2013, Meill\\uc0\\u232{}re et al. 2015, Isaksson 2018)","plainCitation":"(Marzluff 2001, Lowry et al. 2013, Meillère et al. 2015,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kern w:val="0"/>
          <w:sz w:val="24"/>
        </w:rPr>
        <w:t>(</w:t>
      </w:r>
      <w:proofErr w:type="spellStart"/>
      <w:r w:rsidR="00BE1F37" w:rsidRPr="00BE1F37">
        <w:rPr>
          <w:rFonts w:ascii="Times New Roman" w:hAnsi="Times New Roman" w:cs="Times New Roman"/>
          <w:kern w:val="0"/>
          <w:sz w:val="24"/>
        </w:rPr>
        <w:t>Marzluff</w:t>
      </w:r>
      <w:proofErr w:type="spellEnd"/>
      <w:r w:rsidR="00BE1F37" w:rsidRPr="00BE1F37">
        <w:rPr>
          <w:rFonts w:ascii="Times New Roman" w:hAnsi="Times New Roman" w:cs="Times New Roman"/>
          <w:kern w:val="0"/>
          <w:sz w:val="24"/>
        </w:rPr>
        <w:t xml:space="preserve"> 2001, Lowry et al. 2013, </w:t>
      </w:r>
      <w:proofErr w:type="spellStart"/>
      <w:r w:rsidR="00BE1F37" w:rsidRPr="00BE1F37">
        <w:rPr>
          <w:rFonts w:ascii="Times New Roman" w:hAnsi="Times New Roman" w:cs="Times New Roman"/>
          <w:kern w:val="0"/>
          <w:sz w:val="24"/>
        </w:rPr>
        <w:t>Meillère</w:t>
      </w:r>
      <w:proofErr w:type="spellEnd"/>
      <w:r w:rsidR="00BE1F37" w:rsidRPr="00BE1F37">
        <w:rPr>
          <w:rFonts w:ascii="Times New Roman" w:hAnsi="Times New Roman" w:cs="Times New Roman"/>
          <w:kern w:val="0"/>
          <w:sz w:val="24"/>
        </w:rPr>
        <w:t xml:space="preserve"> et al. 2015, Isaksson 2018)</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For example, behavioural adaptations such as the use of anthropogenic structures for nesting, preference for anthropogenic foods, and increased tolerance to human proximity are observed in urbanized species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7C3EmP7g","properties":{"formattedCitation":"(Marzluff 2001, Withey and Marzluff 2005, 2009, Lowry et al. 2013, Meill\\uc0\\u232{}re et al. 2015, Isaksson 2018, De Le\\uc0\\u243{}n et al. 2019, Gotanda 2020)","plainCitation":"(Marzluff 2001, Withey and Marzluff 2005, 2009, Lowry et al. 2013, Meillère et al. 2015, Isaksson 2018, De León et al. 2019, Gotanda 2020)","noteIndex":0},"citationItems":[{"id":1800,"uris":["http://zotero.org/users/8430992/items/4XVX3WPF"],"itemData":{"id":1800,"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citation-key":"deleonUrbanizationErodesNiche2019"}},{"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w:instrText>
      </w:r>
      <w:r w:rsidRPr="00591A8D">
        <w:rPr>
          <w:rFonts w:ascii="Times New Roman" w:eastAsia="Arial" w:hAnsi="Times New Roman" w:cs="Times New Roman"/>
          <w:iCs/>
          <w:noProof/>
          <w:kern w:val="0"/>
          <w:sz w:val="24"/>
          <w:szCs w:val="24"/>
          <w:lang w:val="fr-FR" w:eastAsia="ja-JP"/>
          <w14:ligatures w14:val="none"/>
        </w:rPr>
        <w:instrText xml:space="preserve">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 C."},{"family":"Marzluff","given":"John M."}],"issued":{"date-parts":[["2005",1,1]]},"citation-key":"withey2005"}}],"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kern w:val="0"/>
          <w:sz w:val="24"/>
          <w:lang w:val="fr-FR"/>
        </w:rPr>
        <w:t>(</w:t>
      </w:r>
      <w:proofErr w:type="spellStart"/>
      <w:r w:rsidR="00BE1F37" w:rsidRPr="00BE1F37">
        <w:rPr>
          <w:rFonts w:ascii="Times New Roman" w:hAnsi="Times New Roman" w:cs="Times New Roman"/>
          <w:kern w:val="0"/>
          <w:sz w:val="24"/>
          <w:lang w:val="fr-FR"/>
        </w:rPr>
        <w:t>Marzluff</w:t>
      </w:r>
      <w:proofErr w:type="spellEnd"/>
      <w:r w:rsidR="00BE1F37" w:rsidRPr="00BE1F37">
        <w:rPr>
          <w:rFonts w:ascii="Times New Roman" w:hAnsi="Times New Roman" w:cs="Times New Roman"/>
          <w:kern w:val="0"/>
          <w:sz w:val="24"/>
          <w:lang w:val="fr-FR"/>
        </w:rPr>
        <w:t xml:space="preserve"> 2001, </w:t>
      </w:r>
      <w:proofErr w:type="spellStart"/>
      <w:r w:rsidR="00BE1F37" w:rsidRPr="00BE1F37">
        <w:rPr>
          <w:rFonts w:ascii="Times New Roman" w:hAnsi="Times New Roman" w:cs="Times New Roman"/>
          <w:kern w:val="0"/>
          <w:sz w:val="24"/>
          <w:lang w:val="fr-FR"/>
        </w:rPr>
        <w:t>Withey</w:t>
      </w:r>
      <w:proofErr w:type="spellEnd"/>
      <w:r w:rsidR="00BE1F37" w:rsidRPr="00BE1F37">
        <w:rPr>
          <w:rFonts w:ascii="Times New Roman" w:hAnsi="Times New Roman" w:cs="Times New Roman"/>
          <w:kern w:val="0"/>
          <w:sz w:val="24"/>
          <w:lang w:val="fr-FR"/>
        </w:rPr>
        <w:t xml:space="preserve"> and </w:t>
      </w:r>
      <w:proofErr w:type="spellStart"/>
      <w:r w:rsidR="00BE1F37" w:rsidRPr="00BE1F37">
        <w:rPr>
          <w:rFonts w:ascii="Times New Roman" w:hAnsi="Times New Roman" w:cs="Times New Roman"/>
          <w:kern w:val="0"/>
          <w:sz w:val="24"/>
          <w:lang w:val="fr-FR"/>
        </w:rPr>
        <w:t>Marzluff</w:t>
      </w:r>
      <w:proofErr w:type="spellEnd"/>
      <w:r w:rsidR="00BE1F37" w:rsidRPr="00BE1F37">
        <w:rPr>
          <w:rFonts w:ascii="Times New Roman" w:hAnsi="Times New Roman" w:cs="Times New Roman"/>
          <w:kern w:val="0"/>
          <w:sz w:val="24"/>
          <w:lang w:val="fr-FR"/>
        </w:rPr>
        <w:t xml:space="preserve"> 2005, 2009, Lowry et al. 2013, </w:t>
      </w:r>
      <w:proofErr w:type="spellStart"/>
      <w:r w:rsidR="00BE1F37" w:rsidRPr="00BE1F37">
        <w:rPr>
          <w:rFonts w:ascii="Times New Roman" w:hAnsi="Times New Roman" w:cs="Times New Roman"/>
          <w:kern w:val="0"/>
          <w:sz w:val="24"/>
          <w:lang w:val="fr-FR"/>
        </w:rPr>
        <w:t>Meillère</w:t>
      </w:r>
      <w:proofErr w:type="spellEnd"/>
      <w:r w:rsidR="00BE1F37" w:rsidRPr="00BE1F37">
        <w:rPr>
          <w:rFonts w:ascii="Times New Roman" w:hAnsi="Times New Roman" w:cs="Times New Roman"/>
          <w:kern w:val="0"/>
          <w:sz w:val="24"/>
          <w:lang w:val="fr-FR"/>
        </w:rPr>
        <w:t xml:space="preserve"> et al. 2015, </w:t>
      </w:r>
      <w:proofErr w:type="spellStart"/>
      <w:r w:rsidR="00BE1F37" w:rsidRPr="00BE1F37">
        <w:rPr>
          <w:rFonts w:ascii="Times New Roman" w:hAnsi="Times New Roman" w:cs="Times New Roman"/>
          <w:kern w:val="0"/>
          <w:sz w:val="24"/>
          <w:lang w:val="fr-FR"/>
        </w:rPr>
        <w:t>Isaksson</w:t>
      </w:r>
      <w:proofErr w:type="spellEnd"/>
      <w:r w:rsidR="00BE1F37" w:rsidRPr="00BE1F37">
        <w:rPr>
          <w:rFonts w:ascii="Times New Roman" w:hAnsi="Times New Roman" w:cs="Times New Roman"/>
          <w:kern w:val="0"/>
          <w:sz w:val="24"/>
          <w:lang w:val="fr-FR"/>
        </w:rPr>
        <w:t xml:space="preserve"> 2018, De León et al. 2019, Gotanda 2020)</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val="fr-FR" w:eastAsia="ja-JP"/>
          <w14:ligatures w14:val="none"/>
        </w:rPr>
        <w:t xml:space="preserve">. </w:t>
      </w:r>
      <w:r w:rsidRPr="00591A8D">
        <w:rPr>
          <w:rFonts w:ascii="Times New Roman" w:eastAsia="Arial" w:hAnsi="Times New Roman" w:cs="Times New Roman"/>
          <w:iCs/>
          <w:noProof/>
          <w:kern w:val="0"/>
          <w:sz w:val="24"/>
          <w:szCs w:val="24"/>
          <w:lang w:eastAsia="ja-JP"/>
          <w14:ligatures w14:val="none"/>
        </w:rPr>
        <w:t xml:space="preserve">As a result, urbanized species can increase in abundance in urban areas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lOCNNnmX","properties":{"formattedCitation":"(Francis and Chadwick 2012)","plainCitation":"(Francis and Chadwick 2012)","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citation-key":"francisWhatMakesSpecies2012"}}],"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Francis and Chadwick 2012)</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w:t>
      </w:r>
      <w:r w:rsidR="00BE1F37">
        <w:rPr>
          <w:rFonts w:ascii="Times New Roman" w:eastAsia="Arial" w:hAnsi="Times New Roman" w:cs="Times New Roman"/>
          <w:iCs/>
          <w:noProof/>
          <w:kern w:val="0"/>
          <w:sz w:val="24"/>
          <w:szCs w:val="24"/>
          <w:lang w:eastAsia="ja-JP"/>
          <w14:ligatures w14:val="none"/>
        </w:rPr>
        <w:t xml:space="preserve">An example of an urbanized species is the </w:t>
      </w:r>
      <w:r w:rsidRPr="00591A8D">
        <w:rPr>
          <w:rFonts w:ascii="Times New Roman" w:eastAsia="Arial" w:hAnsi="Times New Roman" w:cs="Times New Roman"/>
          <w:iCs/>
          <w:noProof/>
          <w:kern w:val="0"/>
          <w:sz w:val="24"/>
          <w:szCs w:val="24"/>
          <w:lang w:eastAsia="ja-JP"/>
          <w14:ligatures w14:val="none"/>
        </w:rPr>
        <w:t>American crow (</w:t>
      </w:r>
      <w:r w:rsidRPr="00591A8D">
        <w:rPr>
          <w:rFonts w:ascii="Times New Roman" w:eastAsia="Arial" w:hAnsi="Times New Roman" w:cs="Times New Roman"/>
          <w:i/>
          <w:noProof/>
          <w:kern w:val="0"/>
          <w:sz w:val="24"/>
          <w:szCs w:val="24"/>
          <w:lang w:eastAsia="ja-JP"/>
          <w14:ligatures w14:val="none"/>
        </w:rPr>
        <w:t xml:space="preserve">Corvus </w:t>
      </w:r>
      <w:r w:rsidRPr="00591A8D">
        <w:rPr>
          <w:rFonts w:ascii="Times New Roman" w:eastAsia="Arial" w:hAnsi="Times New Roman" w:cs="Times New Roman"/>
          <w:i/>
          <w:iCs/>
          <w:noProof/>
          <w:kern w:val="0"/>
          <w:sz w:val="24"/>
          <w:szCs w:val="24"/>
          <w:lang w:eastAsia="ja-JP"/>
          <w14:ligatures w14:val="none"/>
        </w:rPr>
        <w:t>brachyrhynchos</w:t>
      </w:r>
      <w:r w:rsidRPr="00591A8D">
        <w:rPr>
          <w:rFonts w:ascii="Times New Roman" w:eastAsia="Arial" w:hAnsi="Times New Roman" w:cs="Times New Roman"/>
          <w:iCs/>
          <w:noProof/>
          <w:kern w:val="0"/>
          <w:sz w:val="24"/>
          <w:szCs w:val="24"/>
          <w:lang w:eastAsia="ja-JP"/>
          <w14:ligatures w14:val="none"/>
        </w:rPr>
        <w:t>)</w:t>
      </w:r>
      <w:r w:rsidR="00BE1F37">
        <w:rPr>
          <w:rFonts w:ascii="Times New Roman" w:eastAsia="Arial" w:hAnsi="Times New Roman" w:cs="Times New Roman"/>
          <w:iCs/>
          <w:noProof/>
          <w:kern w:val="0"/>
          <w:sz w:val="24"/>
          <w:szCs w:val="24"/>
          <w:lang w:eastAsia="ja-JP"/>
          <w14:ligatures w14:val="none"/>
        </w:rPr>
        <w:t xml:space="preserve">, whose abundance has </w:t>
      </w:r>
      <w:r w:rsidRPr="00591A8D">
        <w:rPr>
          <w:rFonts w:ascii="Times New Roman" w:eastAsia="Arial" w:hAnsi="Times New Roman" w:cs="Times New Roman"/>
          <w:iCs/>
          <w:noProof/>
          <w:kern w:val="0"/>
          <w:sz w:val="24"/>
          <w:szCs w:val="24"/>
          <w:lang w:eastAsia="ja-JP"/>
          <w14:ligatures w14:val="none"/>
        </w:rPr>
        <w:t>increas</w:t>
      </w:r>
      <w:r w:rsidR="00BE1F37">
        <w:rPr>
          <w:rFonts w:ascii="Times New Roman" w:eastAsia="Arial" w:hAnsi="Times New Roman" w:cs="Times New Roman"/>
          <w:iCs/>
          <w:noProof/>
          <w:kern w:val="0"/>
          <w:sz w:val="24"/>
          <w:szCs w:val="24"/>
          <w:lang w:eastAsia="ja-JP"/>
          <w14:ligatures w14:val="none"/>
        </w:rPr>
        <w:t>ed</w:t>
      </w:r>
      <w:r w:rsidRPr="00591A8D">
        <w:rPr>
          <w:rFonts w:ascii="Times New Roman" w:eastAsia="Arial" w:hAnsi="Times New Roman" w:cs="Times New Roman"/>
          <w:iCs/>
          <w:noProof/>
          <w:kern w:val="0"/>
          <w:sz w:val="24"/>
          <w:szCs w:val="24"/>
          <w:lang w:eastAsia="ja-JP"/>
          <w14:ligatures w14:val="none"/>
        </w:rPr>
        <w:t xml:space="preserve"> </w:t>
      </w:r>
      <w:r w:rsidR="00BE1F37">
        <w:rPr>
          <w:rFonts w:ascii="Times New Roman" w:eastAsia="Arial" w:hAnsi="Times New Roman" w:cs="Times New Roman"/>
          <w:iCs/>
          <w:noProof/>
          <w:kern w:val="0"/>
          <w:sz w:val="24"/>
          <w:szCs w:val="24"/>
          <w:lang w:eastAsia="ja-JP"/>
          <w14:ligatures w14:val="none"/>
        </w:rPr>
        <w:t xml:space="preserve">with increasing urbanization </w:t>
      </w:r>
      <w:r w:rsidR="00BE1F37">
        <w:rPr>
          <w:rFonts w:ascii="Times New Roman" w:eastAsia="Arial" w:hAnsi="Times New Roman" w:cs="Times New Roman"/>
          <w:iCs/>
          <w:noProof/>
          <w:kern w:val="0"/>
          <w:sz w:val="24"/>
          <w:szCs w:val="24"/>
          <w:lang w:eastAsia="ja-JP"/>
          <w14:ligatures w14:val="none"/>
        </w:rPr>
        <w:fldChar w:fldCharType="begin"/>
      </w:r>
      <w:r w:rsidR="00BE1F37">
        <w:rPr>
          <w:rFonts w:ascii="Times New Roman" w:eastAsia="Arial" w:hAnsi="Times New Roman" w:cs="Times New Roman"/>
          <w:iCs/>
          <w:noProof/>
          <w:kern w:val="0"/>
          <w:sz w:val="24"/>
          <w:szCs w:val="24"/>
          <w:lang w:eastAsia="ja-JP"/>
          <w14:ligatures w14:val="none"/>
        </w:rPr>
        <w:instrText xml:space="preserve"> ADDIN ZOTERO_ITEM CSL_CITATION {"citationID":"5lelwIXd","properties":{"formattedCitation":"(Benmazouz et al. 2021)","plainCitation":"(Benmazouz et al. 2021)","noteIndex":0},"citationItems":[{"id":141,"uris":["http://zotero.org/users/8430992/items/DSKIFSXY"],"itemData":{"id":141,"type":"article-journal","abstract":"Simple Summary\nWith regard to their high adaptability to human settlements and global distribution, corvid birds (crows, ravens, jays, etc.) are good models to understand the impacts of urbanization on wildlife. Here, we qualitatively reviewed the impacts of urbanization on corvids. At least 30 corvid species have become successfully accustomed or adapted to urbanized environments. The majority (72%, a total of 424 articles) of the studies reported positive effects of urbanization on corvids. The availability of easily accessible food and artificial nesting sites, coupled with low levels of predation, were found as the most important factors benefitting corvids in cities around the world. Studied topics ranged from population size and density, breeding biology and nesting site selection to control and management of Corvidae in cities. Despite biases in the distribution of the reviewed papers, our review attests that corvids have demonstrated high levels of adaptability to urban environments across space and time.\n\nAbstract\nUrbanization is one of the most prevalent drivers of biodiversity loss, yet few taxonomic groups are remarkably successful at adapting to urban environments. We systematically surveyed the global literature on the effects of urbanization on species of family Corvidae (crows, choughs, jackdaws, jays, magpies, nutcrackers, ravens, rooks, treepies) to assess the occurrence of corvids in urban environments and the factors affecting their success. We found a total of 424 primary research articles, and the number of articles has increased exponentially since the 1970s. Most studies were carried out in cities of Europe and North America (45.5% and 31.4%, respectively) and were directed on a single species (75.2). We found that 30 corvid species (23% of 133 total) regularly occur in urban environments. The majority (72%) of the studies reported positive effects of urbanization on corvids, with 85% of studies detecting population increases and 64% of studies detecting higher breeding success with urbanization. Of the factors proposed to explain corvids’ success (availability of nesting sites and food sources, low predation and persecution), food availability coupled with diet shifts emerged as the most important factors promoting Corvidae to live in urban settings. The breeding of corvids in urban environments was further associated with earlier nesting, similar or larger clutches, lower hatching but higher fledging success, reduced home range size and limited territoriality, increased tolerance towards humans and increasing frequency of conflicts with humans. Despite geographic and taxonomic biases in our literature sample, our review indicates that corvids show both flexibility in resource use and behavioral plasticity that enable them to exploit novel resources for nesting and feeding. Corvids can thus be urban exploiters of the large-scale modifications of ecosystems caused by urbanization.","container-title":"Animals : an Open Access Journal from MDPI","DOI":"10.3390/ani11113226","ISSN":"2076-2615","issue":"11","note":"PMID: 34827957\nPMCID: PMC8614296","page":"3226","source":"PubMed Central","title":"Corvids in urban environments: a systematic global literature review","title-short":"Corvids in Urban Environments","volume":"11","author":[{"family":"Benmazouz","given":"Isma"},{"family":"Jokimäki","given":"Jukka"},{"family":"Lengyel","given":"Szabolcs"},{"family":"Juhász","given":"Lajos"},{"family":"Kaisanlahti-Jokimäki","given":"Marja-Liisa"},{"family":"Kardos","given":"Gábor"},{"family":"Paládi","given":"Petra"},{"family":"Kövér","given":"László"}],"issued":{"date-parts":[["2021",11,11]]},"citation-key":"benmazouzCorvidsUrbanEnvironments2021"}}],"schema":"https://github.com/citation-style-language/schema/raw/master/csl-citation.json"} </w:instrText>
      </w:r>
      <w:r w:rsidR="00BE1F37">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w:t>
      </w:r>
      <w:proofErr w:type="spellStart"/>
      <w:r w:rsidR="00BE1F37" w:rsidRPr="00BE1F37">
        <w:rPr>
          <w:rFonts w:ascii="Times New Roman" w:hAnsi="Times New Roman" w:cs="Times New Roman"/>
          <w:sz w:val="24"/>
        </w:rPr>
        <w:t>Benmazouz</w:t>
      </w:r>
      <w:proofErr w:type="spellEnd"/>
      <w:r w:rsidR="00BE1F37" w:rsidRPr="00BE1F37">
        <w:rPr>
          <w:rFonts w:ascii="Times New Roman" w:hAnsi="Times New Roman" w:cs="Times New Roman"/>
          <w:sz w:val="24"/>
        </w:rPr>
        <w:t xml:space="preserve"> et al. 2021)</w:t>
      </w:r>
      <w:r w:rsidR="00BE1F37">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w:t>
      </w:r>
    </w:p>
    <w:p w14:paraId="17B860A9" w14:textId="158776FC" w:rsidR="00591A8D" w:rsidRPr="00591A8D" w:rsidRDefault="00591A8D" w:rsidP="00591A8D">
      <w:pPr>
        <w:spacing w:after="240" w:line="480" w:lineRule="auto"/>
        <w:rPr>
          <w:rFonts w:ascii="Times New Roman" w:eastAsia="Arial" w:hAnsi="Times New Roman" w:cs="Times New Roman"/>
          <w:iCs/>
          <w:noProof/>
          <w:kern w:val="0"/>
          <w:sz w:val="24"/>
          <w:szCs w:val="24"/>
          <w:lang w:eastAsia="ja-JP"/>
          <w14:ligatures w14:val="none"/>
        </w:rPr>
      </w:pPr>
      <w:r w:rsidRPr="00591A8D">
        <w:rPr>
          <w:rFonts w:ascii="Times New Roman" w:eastAsia="Arial" w:hAnsi="Times New Roman" w:cs="Times New Roman"/>
          <w:iCs/>
          <w:noProof/>
          <w:kern w:val="0"/>
          <w:sz w:val="24"/>
          <w:szCs w:val="24"/>
          <w:lang w:eastAsia="ja-JP"/>
          <w14:ligatures w14:val="none"/>
        </w:rPr>
        <w:t xml:space="preserve">Urban living can also affect social behaviours. For example, the effectiveness of sentinel behaviour can be reduced in urban areas because of increased anthropogenic noise which makes sentinel calls and signals more difficult to hear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Rd5pyRNH","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Kern and Radford 2016, Eastcott et al. 2020)</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In such scenarios, species increase their individual vigilance despite the presence of a sentinel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OyJhrNKK","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Kern and Radford 2016)</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Urban areas also have an increased abundance and predictability of </w:t>
      </w:r>
      <w:r w:rsidR="00BE1F37">
        <w:rPr>
          <w:rFonts w:ascii="Times New Roman" w:eastAsia="Arial" w:hAnsi="Times New Roman" w:cs="Times New Roman"/>
          <w:iCs/>
          <w:noProof/>
          <w:kern w:val="0"/>
          <w:sz w:val="24"/>
          <w:szCs w:val="24"/>
          <w:lang w:eastAsia="ja-JP"/>
          <w14:ligatures w14:val="none"/>
        </w:rPr>
        <w:t xml:space="preserve">anthropogenic </w:t>
      </w:r>
      <w:r w:rsidRPr="00591A8D">
        <w:rPr>
          <w:rFonts w:ascii="Times New Roman" w:eastAsia="Arial" w:hAnsi="Times New Roman" w:cs="Times New Roman"/>
          <w:iCs/>
          <w:noProof/>
          <w:kern w:val="0"/>
          <w:sz w:val="24"/>
          <w:szCs w:val="24"/>
          <w:lang w:eastAsia="ja-JP"/>
          <w14:ligatures w14:val="none"/>
        </w:rPr>
        <w:t xml:space="preserve">food sources </w:t>
      </w:r>
      <w:r w:rsidR="00BE1F37">
        <w:rPr>
          <w:rFonts w:ascii="Times New Roman" w:eastAsia="Arial" w:hAnsi="Times New Roman" w:cs="Times New Roman"/>
          <w:iCs/>
          <w:noProof/>
          <w:kern w:val="0"/>
          <w:sz w:val="24"/>
          <w:szCs w:val="24"/>
          <w:lang w:eastAsia="ja-JP"/>
          <w14:ligatures w14:val="none"/>
        </w:rPr>
        <w:t>such as</w:t>
      </w:r>
      <w:r w:rsidRPr="00591A8D">
        <w:rPr>
          <w:rFonts w:ascii="Times New Roman" w:eastAsia="Arial" w:hAnsi="Times New Roman" w:cs="Times New Roman"/>
          <w:iCs/>
          <w:noProof/>
          <w:kern w:val="0"/>
          <w:sz w:val="24"/>
          <w:szCs w:val="24"/>
          <w:lang w:eastAsia="ja-JP"/>
          <w14:ligatures w14:val="none"/>
        </w:rPr>
        <w:t xml:space="preserve"> litter, trash cans, </w:t>
      </w:r>
      <w:r w:rsidR="00BE1F37">
        <w:rPr>
          <w:rFonts w:ascii="Times New Roman" w:eastAsia="Arial" w:hAnsi="Times New Roman" w:cs="Times New Roman"/>
          <w:iCs/>
          <w:noProof/>
          <w:kern w:val="0"/>
          <w:sz w:val="24"/>
          <w:szCs w:val="24"/>
          <w:lang w:eastAsia="ja-JP"/>
          <w14:ligatures w14:val="none"/>
        </w:rPr>
        <w:t xml:space="preserve">and </w:t>
      </w:r>
      <w:r w:rsidRPr="00591A8D">
        <w:rPr>
          <w:rFonts w:ascii="Times New Roman" w:eastAsia="Arial" w:hAnsi="Times New Roman" w:cs="Times New Roman"/>
          <w:iCs/>
          <w:noProof/>
          <w:kern w:val="0"/>
          <w:sz w:val="24"/>
          <w:szCs w:val="24"/>
          <w:lang w:eastAsia="ja-JP"/>
          <w14:ligatures w14:val="none"/>
        </w:rPr>
        <w:t xml:space="preserve">dumpsters. Individuals could therefore consume more energy more quickly than in wilder, less disturbed areas, resulting in greater body mass and energetic reserves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CJOs9Cwu","properties":{"formattedCitation":"(Schulte-Hostedde et al. 2018, Stofberg et al. 2019)","plainCitation":"(Schulte-Hostedde et al. 2018, Stofberg et al. 2019)","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citation-key":"stofbergJugglingJunkfoodDiet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citation-key":"schulte-hosteddeEnhancedAccessAnthropogenic2018"}}],"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Schulte-</w:t>
      </w:r>
      <w:proofErr w:type="spellStart"/>
      <w:r w:rsidR="00BE1F37" w:rsidRPr="00BE1F37">
        <w:rPr>
          <w:rFonts w:ascii="Times New Roman" w:hAnsi="Times New Roman" w:cs="Times New Roman"/>
          <w:sz w:val="24"/>
        </w:rPr>
        <w:t>Hostedde</w:t>
      </w:r>
      <w:proofErr w:type="spellEnd"/>
      <w:r w:rsidR="00BE1F37" w:rsidRPr="00BE1F37">
        <w:rPr>
          <w:rFonts w:ascii="Times New Roman" w:hAnsi="Times New Roman" w:cs="Times New Roman"/>
          <w:sz w:val="24"/>
        </w:rPr>
        <w:t xml:space="preserve"> et al. 2018, Stofberg et al. 2019)</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If Bednekoff’s model of state-dependent decision-making holds, individuals should then be able to perform </w:t>
      </w:r>
      <w:r w:rsidRPr="00591A8D">
        <w:rPr>
          <w:rFonts w:ascii="Times New Roman" w:eastAsia="Arial" w:hAnsi="Times New Roman" w:cs="Times New Roman"/>
          <w:iCs/>
          <w:noProof/>
          <w:kern w:val="0"/>
          <w:sz w:val="24"/>
          <w:szCs w:val="24"/>
          <w:lang w:eastAsia="ja-JP"/>
          <w14:ligatures w14:val="none"/>
        </w:rPr>
        <w:lastRenderedPageBreak/>
        <w:t xml:space="preserve">sentinel behaviour earlier, more often and/or for longer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seUdSWpL","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w:t>
      </w:r>
      <w:proofErr w:type="spellStart"/>
      <w:r w:rsidR="00BE1F37" w:rsidRPr="00BE1F37">
        <w:rPr>
          <w:rFonts w:ascii="Times New Roman" w:hAnsi="Times New Roman" w:cs="Times New Roman"/>
          <w:sz w:val="24"/>
        </w:rPr>
        <w:t>Bednekoff</w:t>
      </w:r>
      <w:proofErr w:type="spellEnd"/>
      <w:r w:rsidR="00BE1F37" w:rsidRPr="00BE1F37">
        <w:rPr>
          <w:rFonts w:ascii="Times New Roman" w:hAnsi="Times New Roman" w:cs="Times New Roman"/>
          <w:sz w:val="24"/>
        </w:rPr>
        <w:t xml:space="preserve"> 1997, 2001)</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Considering that sentinel behaviour can provide advantages to both antipredator vigilance and foraging efficiency, sentinel-using species could be better suited to foraging in urban areas, outcompeting non-social and less adapted individuals. </w:t>
      </w:r>
    </w:p>
    <w:p w14:paraId="1760EC15" w14:textId="77777777" w:rsidR="00591A8D" w:rsidRPr="00591A8D" w:rsidRDefault="00591A8D" w:rsidP="00591A8D">
      <w:pPr>
        <w:keepNext/>
        <w:keepLines/>
        <w:numPr>
          <w:ilvl w:val="1"/>
          <w:numId w:val="0"/>
        </w:numPr>
        <w:spacing w:before="360" w:after="120" w:line="276" w:lineRule="auto"/>
        <w:outlineLvl w:val="1"/>
        <w:rPr>
          <w:rFonts w:ascii="Times New Roman" w:eastAsia="Arial" w:hAnsi="Times New Roman" w:cs="Times New Roman"/>
          <w:b/>
          <w:kern w:val="0"/>
          <w:sz w:val="32"/>
          <w:szCs w:val="32"/>
          <w:lang w:eastAsia="ja-JP"/>
          <w14:ligatures w14:val="none"/>
        </w:rPr>
      </w:pPr>
      <w:bookmarkStart w:id="8" w:name="_Toc162794580"/>
      <w:bookmarkStart w:id="9" w:name="_Toc174047140"/>
      <w:r w:rsidRPr="00591A8D">
        <w:rPr>
          <w:rFonts w:ascii="Times New Roman" w:eastAsia="Arial" w:hAnsi="Times New Roman" w:cs="Times New Roman"/>
          <w:b/>
          <w:kern w:val="0"/>
          <w:sz w:val="32"/>
          <w:szCs w:val="32"/>
          <w:lang w:eastAsia="ja-JP"/>
          <w14:ligatures w14:val="none"/>
        </w:rPr>
        <w:t xml:space="preserve">The American crow, </w:t>
      </w:r>
      <w:r w:rsidRPr="00591A8D">
        <w:rPr>
          <w:rFonts w:ascii="Times New Roman" w:eastAsia="Arial" w:hAnsi="Times New Roman" w:cs="Times New Roman"/>
          <w:b/>
          <w:i/>
          <w:kern w:val="0"/>
          <w:sz w:val="32"/>
          <w:szCs w:val="32"/>
          <w:lang w:eastAsia="ja-JP"/>
          <w14:ligatures w14:val="none"/>
        </w:rPr>
        <w:t>Corvus brachyrhynchos</w:t>
      </w:r>
      <w:bookmarkEnd w:id="8"/>
      <w:bookmarkEnd w:id="9"/>
    </w:p>
    <w:p w14:paraId="7C4D91B1" w14:textId="6B0307F9" w:rsidR="00591A8D" w:rsidRPr="00591A8D" w:rsidRDefault="00591A8D" w:rsidP="00591A8D">
      <w:pPr>
        <w:spacing w:after="240" w:line="480" w:lineRule="auto"/>
        <w:rPr>
          <w:rFonts w:ascii="Times New Roman" w:eastAsia="Arial" w:hAnsi="Times New Roman" w:cs="Times New Roman"/>
          <w:iCs/>
          <w:noProof/>
          <w:kern w:val="0"/>
          <w:sz w:val="24"/>
          <w:szCs w:val="24"/>
          <w:lang w:eastAsia="ja-JP"/>
          <w14:ligatures w14:val="none"/>
        </w:rPr>
      </w:pPr>
      <w:r w:rsidRPr="00591A8D">
        <w:rPr>
          <w:rFonts w:ascii="Times New Roman" w:eastAsia="Arial" w:hAnsi="Times New Roman" w:cs="Times New Roman"/>
          <w:iCs/>
          <w:noProof/>
          <w:kern w:val="0"/>
          <w:sz w:val="24"/>
          <w:szCs w:val="24"/>
          <w:lang w:eastAsia="ja-JP"/>
          <w14:ligatures w14:val="none"/>
        </w:rPr>
        <w:t xml:space="preserve">American crows are cooperatively breeding corvids that can be found in most North American cities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St1Y4jXs","properties":{"formattedCitation":"(Marzluff et al. 2001, Marzluff and Neatherlin 2006)","plainCitation":"(Marzluff et al. 2001, Marzluff and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w:t>
      </w:r>
      <w:proofErr w:type="spellStart"/>
      <w:r w:rsidR="00BE1F37" w:rsidRPr="00BE1F37">
        <w:rPr>
          <w:rFonts w:ascii="Times New Roman" w:hAnsi="Times New Roman" w:cs="Times New Roman"/>
          <w:sz w:val="24"/>
        </w:rPr>
        <w:t>Marzluff</w:t>
      </w:r>
      <w:proofErr w:type="spellEnd"/>
      <w:r w:rsidR="00BE1F37" w:rsidRPr="00BE1F37">
        <w:rPr>
          <w:rFonts w:ascii="Times New Roman" w:hAnsi="Times New Roman" w:cs="Times New Roman"/>
          <w:sz w:val="24"/>
        </w:rPr>
        <w:t xml:space="preserve"> et al. 2001, </w:t>
      </w:r>
      <w:proofErr w:type="spellStart"/>
      <w:r w:rsidR="00BE1F37" w:rsidRPr="00BE1F37">
        <w:rPr>
          <w:rFonts w:ascii="Times New Roman" w:hAnsi="Times New Roman" w:cs="Times New Roman"/>
          <w:sz w:val="24"/>
        </w:rPr>
        <w:t>Marzluff</w:t>
      </w:r>
      <w:proofErr w:type="spellEnd"/>
      <w:r w:rsidR="00BE1F37" w:rsidRPr="00BE1F37">
        <w:rPr>
          <w:rFonts w:ascii="Times New Roman" w:hAnsi="Times New Roman" w:cs="Times New Roman"/>
          <w:sz w:val="24"/>
        </w:rPr>
        <w:t xml:space="preserve"> and Neatherlin 2006)</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Sentinel behaviour has been described in this species </w:t>
      </w:r>
      <w:r w:rsidRPr="00591A8D">
        <w:rPr>
          <w:rFonts w:ascii="Times New Roman" w:eastAsia="Arial" w:hAnsi="Times New Roman" w:cs="Times New Roman"/>
          <w:iCs/>
          <w:noProof/>
          <w:kern w:val="0"/>
          <w:sz w:val="24"/>
          <w:szCs w:val="24"/>
          <w:lang w:eastAsia="ja-JP"/>
          <w14:ligatures w14:val="none"/>
        </w:rPr>
        <w:fldChar w:fldCharType="begin"/>
      </w:r>
      <w:r>
        <w:rPr>
          <w:rFonts w:ascii="Times New Roman" w:eastAsia="Arial" w:hAnsi="Times New Roman" w:cs="Times New Roman"/>
          <w:iCs/>
          <w:noProof/>
          <w:kern w:val="0"/>
          <w:sz w:val="24"/>
          <w:szCs w:val="24"/>
          <w:lang w:eastAsia="ja-JP"/>
          <w14:ligatures w14:val="none"/>
        </w:rPr>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rsidRPr="00591A8D">
        <w:rPr>
          <w:rFonts w:ascii="Times New Roman" w:eastAsia="Arial" w:hAnsi="Times New Roman" w:cs="Times New Roman"/>
          <w:iCs/>
          <w:noProof/>
          <w:kern w:val="0"/>
          <w:sz w:val="24"/>
          <w:szCs w:val="24"/>
          <w:lang w:eastAsia="ja-JP"/>
          <w14:ligatures w14:val="none"/>
        </w:rPr>
        <w:fldChar w:fldCharType="separate"/>
      </w:r>
      <w:r w:rsidR="00BE1F37" w:rsidRPr="00BE1F37">
        <w:rPr>
          <w:rFonts w:ascii="Times New Roman" w:hAnsi="Times New Roman" w:cs="Times New Roman"/>
          <w:sz w:val="24"/>
        </w:rPr>
        <w:t>(Maccarone 1987)</w:t>
      </w:r>
      <w:r w:rsidRPr="00591A8D">
        <w:rPr>
          <w:rFonts w:ascii="Times New Roman" w:eastAsia="Arial" w:hAnsi="Times New Roman" w:cs="Times New Roman"/>
          <w:iCs/>
          <w:noProof/>
          <w:kern w:val="0"/>
          <w:sz w:val="24"/>
          <w:szCs w:val="24"/>
          <w:lang w:eastAsia="ja-JP"/>
          <w14:ligatures w14:val="none"/>
        </w:rPr>
        <w:fldChar w:fldCharType="end"/>
      </w:r>
      <w:r w:rsidRPr="00591A8D">
        <w:rPr>
          <w:rFonts w:ascii="Times New Roman" w:eastAsia="Arial" w:hAnsi="Times New Roman" w:cs="Times New Roman"/>
          <w:iCs/>
          <w:noProof/>
          <w:kern w:val="0"/>
          <w:sz w:val="24"/>
          <w:szCs w:val="24"/>
          <w:lang w:eastAsia="ja-JP"/>
          <w14:ligatures w14:val="none"/>
        </w:rPr>
        <w:t xml:space="preserve">. Their synurbic and social nature therefore makes them good models to determine if the use of social behaviours, specifically sentinel behaviour, is adaptive in urban areas. By observing the behaviour of foraging American crows in two different urban microenvironments, I seek to shed light on their perception of their environment and how they adapt their social foraging behaviours. Their use of sentinel behaviour could allow them to forage more effectively and safely than other species, possibly contributing to their success in urban environments. </w:t>
      </w:r>
    </w:p>
    <w:p w14:paraId="46DB345D" w14:textId="77777777" w:rsidR="00591A8D" w:rsidRPr="00591A8D" w:rsidRDefault="00591A8D" w:rsidP="00591A8D">
      <w:pPr>
        <w:keepNext/>
        <w:keepLines/>
        <w:numPr>
          <w:ilvl w:val="1"/>
          <w:numId w:val="0"/>
        </w:numPr>
        <w:spacing w:before="360" w:after="120" w:line="276" w:lineRule="auto"/>
        <w:outlineLvl w:val="1"/>
        <w:rPr>
          <w:rFonts w:ascii="Times New Roman" w:eastAsia="Arial" w:hAnsi="Times New Roman" w:cs="Times New Roman"/>
          <w:b/>
          <w:kern w:val="0"/>
          <w:sz w:val="32"/>
          <w:szCs w:val="32"/>
          <w:lang w:eastAsia="ja-JP"/>
          <w14:ligatures w14:val="none"/>
        </w:rPr>
      </w:pPr>
      <w:bookmarkStart w:id="10" w:name="_Toc162794581"/>
      <w:bookmarkStart w:id="11" w:name="_Toc174047141"/>
      <w:r w:rsidRPr="00591A8D">
        <w:rPr>
          <w:rFonts w:ascii="Times New Roman" w:eastAsia="Arial" w:hAnsi="Times New Roman" w:cs="Times New Roman"/>
          <w:b/>
          <w:kern w:val="0"/>
          <w:sz w:val="32"/>
          <w:szCs w:val="32"/>
          <w:lang w:eastAsia="ja-JP"/>
          <w14:ligatures w14:val="none"/>
        </w:rPr>
        <w:t>Research Objectives</w:t>
      </w:r>
      <w:bookmarkEnd w:id="10"/>
      <w:bookmarkEnd w:id="11"/>
    </w:p>
    <w:p w14:paraId="6274BC29" w14:textId="77777777" w:rsidR="00591A8D" w:rsidRPr="00591A8D" w:rsidRDefault="00591A8D" w:rsidP="00591A8D">
      <w:pPr>
        <w:spacing w:after="240" w:line="480" w:lineRule="auto"/>
        <w:rPr>
          <w:rFonts w:ascii="Times New Roman" w:eastAsia="Arial" w:hAnsi="Times New Roman" w:cs="Times New Roman"/>
          <w:iCs/>
          <w:noProof/>
          <w:kern w:val="0"/>
          <w:sz w:val="24"/>
          <w:szCs w:val="24"/>
          <w:lang w:eastAsia="ja-JP"/>
          <w14:ligatures w14:val="none"/>
        </w:rPr>
        <w:sectPr w:rsidR="00591A8D" w:rsidRPr="00591A8D" w:rsidSect="00591A8D">
          <w:headerReference w:type="default" r:id="rId6"/>
          <w:pgSz w:w="12240" w:h="15840"/>
          <w:pgMar w:top="1440" w:right="1440" w:bottom="1440" w:left="1440" w:header="720" w:footer="720" w:gutter="0"/>
          <w:cols w:space="720"/>
        </w:sectPr>
      </w:pPr>
      <w:r w:rsidRPr="00591A8D">
        <w:rPr>
          <w:rFonts w:ascii="Times New Roman" w:eastAsia="Arial" w:hAnsi="Times New Roman" w:cs="Times New Roman"/>
          <w:iCs/>
          <w:noProof/>
          <w:kern w:val="0"/>
          <w:sz w:val="24"/>
          <w:szCs w:val="24"/>
          <w:lang w:eastAsia="ja-JP"/>
          <w14:ligatures w14:val="none"/>
        </w:rPr>
        <w:t xml:space="preserve">In chapter 2, I conducted a scoping review of the current literature on intrinsic and extrinsic factors affecting sentinel decision-making in terrestrial and avian species. The purpose of this chapter was to help predict and explain the results of my observational study in chapter 3. The objective of chapter 3 was to determine how American crows altered their use of sentinel coverage when foraging in different urban areas. To do this, foraging crows were recorded and the duration of bouts of alert and foraging behaviours were measured. Since these two behaviours are mutually exclusive, they are good metrics to measure how the foragers perceive </w:t>
      </w:r>
      <w:r w:rsidRPr="00591A8D">
        <w:rPr>
          <w:rFonts w:ascii="Times New Roman" w:eastAsia="Arial" w:hAnsi="Times New Roman" w:cs="Times New Roman"/>
          <w:iCs/>
          <w:noProof/>
          <w:kern w:val="0"/>
          <w:sz w:val="24"/>
          <w:szCs w:val="24"/>
          <w:lang w:eastAsia="ja-JP"/>
          <w14:ligatures w14:val="none"/>
        </w:rPr>
        <w:lastRenderedPageBreak/>
        <w:t>their environment and use the added vigilance provided by the sentinel. Considering the literature on sentinels in urban centres, the hypothesis was that foragers would spend less time being vigilant in green areas than in commercial areas, as well as in the presence of a sentinel, as the sentinel’s vigilance will be more effective due to increased lines of sight and decreased ambient noise levels in green areas such as the many parks and trails of St. Catharines, Ontario.</w:t>
      </w:r>
      <w:bookmarkEnd w:id="1"/>
    </w:p>
    <w:p w14:paraId="33634BB5" w14:textId="77777777" w:rsidR="00591A8D" w:rsidRPr="00591A8D" w:rsidRDefault="00591A8D" w:rsidP="00591A8D">
      <w:pPr>
        <w:keepNext/>
        <w:keepLines/>
        <w:numPr>
          <w:ilvl w:val="1"/>
          <w:numId w:val="0"/>
        </w:numPr>
        <w:spacing w:before="360" w:after="120" w:line="276" w:lineRule="auto"/>
        <w:outlineLvl w:val="1"/>
        <w:rPr>
          <w:rFonts w:ascii="Times New Roman" w:eastAsia="Arial" w:hAnsi="Times New Roman" w:cs="Times New Roman"/>
          <w:b/>
          <w:kern w:val="0"/>
          <w:sz w:val="32"/>
          <w:szCs w:val="32"/>
          <w:lang w:eastAsia="ja-JP"/>
          <w14:ligatures w14:val="none"/>
        </w:rPr>
      </w:pPr>
      <w:bookmarkStart w:id="12" w:name="_Toc174047142"/>
      <w:r w:rsidRPr="00591A8D">
        <w:rPr>
          <w:rFonts w:ascii="Times New Roman" w:eastAsia="Arial" w:hAnsi="Times New Roman" w:cs="Times New Roman"/>
          <w:b/>
          <w:kern w:val="0"/>
          <w:sz w:val="32"/>
          <w:szCs w:val="32"/>
          <w:lang w:eastAsia="ja-JP"/>
          <w14:ligatures w14:val="none"/>
        </w:rPr>
        <w:lastRenderedPageBreak/>
        <w:t>References</w:t>
      </w:r>
      <w:bookmarkEnd w:id="12"/>
    </w:p>
    <w:p w14:paraId="71E04046" w14:textId="77777777" w:rsidR="00BE1F37" w:rsidRDefault="00591A8D" w:rsidP="00BE1F37">
      <w:pPr>
        <w:pStyle w:val="Bibliography"/>
      </w:pPr>
      <w:r w:rsidRPr="00591A8D">
        <w:rPr>
          <w:rFonts w:eastAsia="Arial"/>
          <w:sz w:val="24"/>
          <w:szCs w:val="24"/>
          <w:lang w:eastAsia="ja-JP"/>
          <w14:ligatures w14:val="none"/>
        </w:rPr>
        <w:fldChar w:fldCharType="begin"/>
      </w:r>
      <w:r w:rsidR="00BE1F37">
        <w:rPr>
          <w:rFonts w:eastAsia="Arial"/>
          <w:sz w:val="24"/>
          <w:szCs w:val="24"/>
          <w:lang w:eastAsia="ja-JP"/>
          <w14:ligatures w14:val="none"/>
        </w:rPr>
        <w:instrText xml:space="preserve"> ADDIN ZOTERO_BIBL {"uncited":[],"omitted":[],"custom":[]} CSL_BIBLIOGRAPHY </w:instrText>
      </w:r>
      <w:r w:rsidRPr="00591A8D">
        <w:rPr>
          <w:rFonts w:eastAsia="Arial"/>
          <w:sz w:val="24"/>
          <w:szCs w:val="24"/>
          <w:lang w:eastAsia="ja-JP"/>
          <w14:ligatures w14:val="none"/>
        </w:rPr>
        <w:fldChar w:fldCharType="separate"/>
      </w:r>
      <w:r w:rsidR="00BE1F37">
        <w:t xml:space="preserve">Aronson, M. F. J., F. A. La </w:t>
      </w:r>
      <w:proofErr w:type="spellStart"/>
      <w:r w:rsidR="00BE1F37">
        <w:t>Sorte</w:t>
      </w:r>
      <w:proofErr w:type="spellEnd"/>
      <w:r w:rsidR="00BE1F37">
        <w:t xml:space="preserve">, C. H. Nilon, M. Katti, M. A. Goddard, C. A. Lepczyk, P. S. Warren, N. S. G. Williams, S. Cilliers, B. Clarkson, C. Dobbs, R. Dolan, M. Hedblom, S. Klotz, J. L. </w:t>
      </w:r>
      <w:proofErr w:type="spellStart"/>
      <w:r w:rsidR="00BE1F37">
        <w:t>Kooijmans</w:t>
      </w:r>
      <w:proofErr w:type="spellEnd"/>
      <w:r w:rsidR="00BE1F37">
        <w:t xml:space="preserve">, I. Kühn, I. MacGregor-Fors, M. McDonnell, U. </w:t>
      </w:r>
      <w:proofErr w:type="spellStart"/>
      <w:r w:rsidR="00BE1F37">
        <w:t>Mörtberg</w:t>
      </w:r>
      <w:proofErr w:type="spellEnd"/>
      <w:r w:rsidR="00BE1F37">
        <w:t xml:space="preserve">, P. </w:t>
      </w:r>
      <w:proofErr w:type="spellStart"/>
      <w:r w:rsidR="00BE1F37">
        <w:t>Pyšek</w:t>
      </w:r>
      <w:proofErr w:type="spellEnd"/>
      <w:r w:rsidR="00BE1F37">
        <w:t xml:space="preserve">, S. Siebert, J. </w:t>
      </w:r>
      <w:proofErr w:type="spellStart"/>
      <w:r w:rsidR="00BE1F37">
        <w:t>Sushinsky</w:t>
      </w:r>
      <w:proofErr w:type="spellEnd"/>
      <w:r w:rsidR="00BE1F37">
        <w:t>, P. Werner, and M. Winter. 2014. A global analysis of the impacts of urbanization on bird and plant diversity reveals key anthropogenic drivers. Proceedings of the Royal Society B: Biological Sciences 281:20133330.</w:t>
      </w:r>
    </w:p>
    <w:p w14:paraId="430EB6BD" w14:textId="77777777" w:rsidR="00BE1F37" w:rsidRDefault="00BE1F37" w:rsidP="00BE1F37">
      <w:pPr>
        <w:pStyle w:val="Bibliography"/>
      </w:pPr>
      <w:proofErr w:type="spellStart"/>
      <w:r>
        <w:t>Bednekoff</w:t>
      </w:r>
      <w:proofErr w:type="spellEnd"/>
      <w:r>
        <w:t>, P. A. 1997. Mutualism among safe, selfish sentinels: a dynamic game. The American Naturalist 150:373–392.</w:t>
      </w:r>
    </w:p>
    <w:p w14:paraId="26854D80" w14:textId="77777777" w:rsidR="00BE1F37" w:rsidRDefault="00BE1F37" w:rsidP="00BE1F37">
      <w:pPr>
        <w:pStyle w:val="Bibliography"/>
      </w:pPr>
      <w:proofErr w:type="spellStart"/>
      <w:r>
        <w:t>Bednekoff</w:t>
      </w:r>
      <w:proofErr w:type="spellEnd"/>
      <w:r>
        <w:t xml:space="preserve">, P. A. 2001. Coordination of safe, selfish sentinels based on mutual benefits. Annales </w:t>
      </w:r>
      <w:proofErr w:type="spellStart"/>
      <w:r>
        <w:t>Zoologici</w:t>
      </w:r>
      <w:proofErr w:type="spellEnd"/>
      <w:r>
        <w:t xml:space="preserve"> </w:t>
      </w:r>
      <w:proofErr w:type="spellStart"/>
      <w:r>
        <w:t>Fennici</w:t>
      </w:r>
      <w:proofErr w:type="spellEnd"/>
      <w:r>
        <w:t xml:space="preserve"> 38:5–14.</w:t>
      </w:r>
    </w:p>
    <w:p w14:paraId="62FADCFF" w14:textId="77777777" w:rsidR="00BE1F37" w:rsidRDefault="00BE1F37" w:rsidP="00BE1F37">
      <w:pPr>
        <w:pStyle w:val="Bibliography"/>
      </w:pPr>
      <w:proofErr w:type="spellStart"/>
      <w:r>
        <w:t>Bednekoff</w:t>
      </w:r>
      <w:proofErr w:type="spellEnd"/>
      <w:r>
        <w:t>, P. A. 2015. Sentinel behavior: a review and prospectus. Pages 115–145 Advances in the Study of Behavior. Elsevier.</w:t>
      </w:r>
    </w:p>
    <w:p w14:paraId="4CFD1700" w14:textId="77777777" w:rsidR="00BE1F37" w:rsidRDefault="00BE1F37" w:rsidP="00BE1F37">
      <w:pPr>
        <w:pStyle w:val="Bibliography"/>
      </w:pPr>
      <w:proofErr w:type="spellStart"/>
      <w:r>
        <w:t>Bednekoff</w:t>
      </w:r>
      <w:proofErr w:type="spellEnd"/>
      <w:r>
        <w:t>, P. A., and G. E. Woolfenden. 2003. Florida scrub-jays (</w:t>
      </w:r>
      <w:proofErr w:type="spellStart"/>
      <w:r>
        <w:rPr>
          <w:i/>
          <w:iCs/>
        </w:rPr>
        <w:t>Aphelocoma</w:t>
      </w:r>
      <w:proofErr w:type="spellEnd"/>
      <w:r>
        <w:rPr>
          <w:i/>
          <w:iCs/>
        </w:rPr>
        <w:t xml:space="preserve"> </w:t>
      </w:r>
      <w:proofErr w:type="spellStart"/>
      <w:r>
        <w:rPr>
          <w:i/>
          <w:iCs/>
        </w:rPr>
        <w:t>coerulescens</w:t>
      </w:r>
      <w:proofErr w:type="spellEnd"/>
      <w:r>
        <w:t>) are sentinels more when well-fed (even with no kin nearby). Ethology 109:895–903.</w:t>
      </w:r>
    </w:p>
    <w:p w14:paraId="24683836" w14:textId="77777777" w:rsidR="00BE1F37" w:rsidRDefault="00BE1F37" w:rsidP="00BE1F37">
      <w:pPr>
        <w:pStyle w:val="Bibliography"/>
      </w:pPr>
      <w:proofErr w:type="spellStart"/>
      <w:r>
        <w:t>Bednekoff</w:t>
      </w:r>
      <w:proofErr w:type="spellEnd"/>
      <w:r>
        <w:t xml:space="preserve">, P. A., and G. E. Woolfenden. 2006. Florida scrub-jays compensate for the sentinel behavior of </w:t>
      </w:r>
      <w:proofErr w:type="spellStart"/>
      <w:r>
        <w:t>flockmates</w:t>
      </w:r>
      <w:proofErr w:type="spellEnd"/>
      <w:r>
        <w:t>. Ethology 112:796–800.</w:t>
      </w:r>
    </w:p>
    <w:p w14:paraId="4D4147F5" w14:textId="77777777" w:rsidR="00BE1F37" w:rsidRDefault="00BE1F37" w:rsidP="00BE1F37">
      <w:pPr>
        <w:pStyle w:val="Bibliography"/>
      </w:pPr>
      <w:proofErr w:type="spellStart"/>
      <w:r>
        <w:t>Benmazouz</w:t>
      </w:r>
      <w:proofErr w:type="spellEnd"/>
      <w:r>
        <w:t xml:space="preserve">, I., J. </w:t>
      </w:r>
      <w:proofErr w:type="spellStart"/>
      <w:r>
        <w:t>Jokimäki</w:t>
      </w:r>
      <w:proofErr w:type="spellEnd"/>
      <w:r>
        <w:t xml:space="preserve">, S. Lengyel, L. Juhász, M.-L. </w:t>
      </w:r>
      <w:proofErr w:type="spellStart"/>
      <w:r>
        <w:t>Kaisanlahti-Jokimäki</w:t>
      </w:r>
      <w:proofErr w:type="spellEnd"/>
      <w:r>
        <w:t xml:space="preserve">, G. Kardos, P. Paládi, and L. Kövér. 2021. Corvids in urban environments: a systematic global literature review. </w:t>
      </w:r>
      <w:proofErr w:type="gramStart"/>
      <w:r>
        <w:t>Animals</w:t>
      </w:r>
      <w:r>
        <w:rPr>
          <w:rFonts w:ascii="Arial" w:hAnsi="Arial" w:cs="Arial"/>
        </w:rPr>
        <w:t> </w:t>
      </w:r>
      <w:r>
        <w:t>:</w:t>
      </w:r>
      <w:proofErr w:type="gramEnd"/>
      <w:r>
        <w:t xml:space="preserve"> an Open Access Journal from MDPI 11:3226.</w:t>
      </w:r>
    </w:p>
    <w:p w14:paraId="5C7261C3" w14:textId="77777777" w:rsidR="00BE1F37" w:rsidRDefault="00BE1F37" w:rsidP="00BE1F37">
      <w:pPr>
        <w:pStyle w:val="Bibliography"/>
      </w:pPr>
      <w:r>
        <w:t>Blumstein, D. T. 1999. Selfish sentinels. Science 284:1633–1634.</w:t>
      </w:r>
    </w:p>
    <w:p w14:paraId="2B1D54ED" w14:textId="77777777" w:rsidR="00BE1F37" w:rsidRDefault="00BE1F37" w:rsidP="00BE1F37">
      <w:pPr>
        <w:pStyle w:val="Bibliography"/>
      </w:pPr>
      <w:r>
        <w:t xml:space="preserve">Bolwig, N. 1959. A study of the behaviour of the chacma baboon, </w:t>
      </w:r>
      <w:r>
        <w:rPr>
          <w:i/>
          <w:iCs/>
        </w:rPr>
        <w:t>Papio ursinus</w:t>
      </w:r>
      <w:r>
        <w:t>. Behaviour 14:136–162.</w:t>
      </w:r>
    </w:p>
    <w:p w14:paraId="1F4FCED5" w14:textId="77777777" w:rsidR="00BE1F37" w:rsidRDefault="00BE1F37" w:rsidP="00BE1F37">
      <w:pPr>
        <w:pStyle w:val="Bibliography"/>
      </w:pPr>
      <w:r>
        <w:lastRenderedPageBreak/>
        <w:t>Callaghan, C. T., R. E. Major, J. H. Wilshire, J. M. Martin, R. T. Kingsford, and W. K. Cornwell. 2019. Generalists are the most urban-tolerant of birds: a phylogenetically controlled analysis of ecological and life history traits using a novel continuous measure of bird responses to urbanization. Oikos 128:845–858.</w:t>
      </w:r>
    </w:p>
    <w:p w14:paraId="53BE86D6" w14:textId="77777777" w:rsidR="00BE1F37" w:rsidRDefault="00BE1F37" w:rsidP="00BE1F37">
      <w:pPr>
        <w:pStyle w:val="Bibliography"/>
      </w:pPr>
      <w:r>
        <w:t xml:space="preserve">Clutton-Brock, T. H., M. J. </w:t>
      </w:r>
      <w:proofErr w:type="spellStart"/>
      <w:r>
        <w:t>O’Riain</w:t>
      </w:r>
      <w:proofErr w:type="spellEnd"/>
      <w:r>
        <w:t>, P. N. M. Brotherton, D. Gaynor, R. Kansky, A. S. Griffin, and M. Manser. 1999. Selfish sentinels in cooperative mammals. Science 284:1640–1644.</w:t>
      </w:r>
    </w:p>
    <w:p w14:paraId="4F47A831" w14:textId="77777777" w:rsidR="00BE1F37" w:rsidRDefault="00BE1F37" w:rsidP="00BE1F37">
      <w:pPr>
        <w:pStyle w:val="Bibliography"/>
      </w:pPr>
      <w:r>
        <w:t xml:space="preserve">De León, L. F., D. M. T. Sharpe, K. M. Gotanda, J. A. M. </w:t>
      </w:r>
      <w:proofErr w:type="spellStart"/>
      <w:r>
        <w:t>Raeymaekers</w:t>
      </w:r>
      <w:proofErr w:type="spellEnd"/>
      <w:r>
        <w:t>, J. A. Chaves, A. P. Hendry, and J. Podos. 2019. Urbanization erodes niche segregation in Darwin’s finches. Evolutionary Applications 12:1329–1343.</w:t>
      </w:r>
    </w:p>
    <w:p w14:paraId="0B0C4196" w14:textId="77777777" w:rsidR="00BE1F37" w:rsidRDefault="00BE1F37" w:rsidP="00BE1F37">
      <w:pPr>
        <w:pStyle w:val="Bibliography"/>
      </w:pPr>
      <w:proofErr w:type="spellStart"/>
      <w:r>
        <w:t>Dharmakumarsinhji</w:t>
      </w:r>
      <w:proofErr w:type="spellEnd"/>
      <w:r>
        <w:t>, R. S. 1954. Birds of Saurashtra, India. The Author, Bhavnagar, Bombay.</w:t>
      </w:r>
    </w:p>
    <w:p w14:paraId="703CCC8A" w14:textId="77777777" w:rsidR="00BE1F37" w:rsidRDefault="00BE1F37" w:rsidP="00BE1F37">
      <w:pPr>
        <w:pStyle w:val="Bibliography"/>
      </w:pPr>
      <w:proofErr w:type="spellStart"/>
      <w:r>
        <w:t>Ducatez</w:t>
      </w:r>
      <w:proofErr w:type="spellEnd"/>
      <w:r>
        <w:t xml:space="preserve">, S., F. </w:t>
      </w:r>
      <w:proofErr w:type="spellStart"/>
      <w:r>
        <w:t>Sayol</w:t>
      </w:r>
      <w:proofErr w:type="spellEnd"/>
      <w:r>
        <w:t xml:space="preserve">, D. Sol, and L. Lefebvre. 2018. Are urban </w:t>
      </w:r>
      <w:proofErr w:type="gramStart"/>
      <w:r>
        <w:t>vertebrates</w:t>
      </w:r>
      <w:proofErr w:type="gramEnd"/>
      <w:r>
        <w:t xml:space="preserve"> city specialists, artificial habitat exploiters, or environmental generalists? Integrative and Comparative Biology 58:929–938.</w:t>
      </w:r>
    </w:p>
    <w:p w14:paraId="677FBB0C" w14:textId="77777777" w:rsidR="00BE1F37" w:rsidRDefault="00BE1F37" w:rsidP="00BE1F37">
      <w:pPr>
        <w:pStyle w:val="Bibliography"/>
      </w:pPr>
      <w:r>
        <w:t>Eastcott, E., J. M. Kern, A. Morris-Drake, and A. N. Radford. 2020. Intrapopulation variation in the behavioral responses of dwarf mongooses to anthropogenic noise. Behavioral Ecology 31:680–691.</w:t>
      </w:r>
    </w:p>
    <w:p w14:paraId="2A37B160" w14:textId="77777777" w:rsidR="00BE1F37" w:rsidRDefault="00BE1F37" w:rsidP="00BE1F37">
      <w:pPr>
        <w:pStyle w:val="Bibliography"/>
      </w:pPr>
      <w:proofErr w:type="spellStart"/>
      <w:r>
        <w:t>Edelaar</w:t>
      </w:r>
      <w:proofErr w:type="spellEnd"/>
      <w:r>
        <w:t xml:space="preserve">, P., and J. Wright. 2006. Potential prey make excellent ornithologists: adaptive, flexible responses towards avian predation threat by Arabian babblers </w:t>
      </w:r>
      <w:proofErr w:type="spellStart"/>
      <w:r>
        <w:rPr>
          <w:i/>
          <w:iCs/>
        </w:rPr>
        <w:t>Turdoides</w:t>
      </w:r>
      <w:proofErr w:type="spellEnd"/>
      <w:r>
        <w:rPr>
          <w:i/>
          <w:iCs/>
        </w:rPr>
        <w:t xml:space="preserve"> </w:t>
      </w:r>
      <w:proofErr w:type="spellStart"/>
      <w:r>
        <w:rPr>
          <w:i/>
          <w:iCs/>
        </w:rPr>
        <w:t>squamiceps</w:t>
      </w:r>
      <w:proofErr w:type="spellEnd"/>
      <w:r>
        <w:t xml:space="preserve"> living at a migratory hotspot: predation threat flexibility in babblers. Ibis 148:664–671.</w:t>
      </w:r>
    </w:p>
    <w:p w14:paraId="359C6693" w14:textId="77777777" w:rsidR="00BE1F37" w:rsidRDefault="00BE1F37" w:rsidP="00BE1F37">
      <w:pPr>
        <w:pStyle w:val="Bibliography"/>
      </w:pPr>
      <w:r>
        <w:t>Fleischer, A. L., R. Bowman, and G. E. Woolfenden. 2003. Variation in foraging behavior, diet, and time of breeding of Florida scrub-jays in suburban and wildland habitats. The Condor 105:515–527.</w:t>
      </w:r>
    </w:p>
    <w:p w14:paraId="4C17DFCE" w14:textId="77777777" w:rsidR="00BE1F37" w:rsidRDefault="00BE1F37" w:rsidP="00BE1F37">
      <w:pPr>
        <w:pStyle w:val="Bibliography"/>
      </w:pPr>
      <w:r>
        <w:t>Francis, R. A., and M. A. Chadwick. 2012. What makes a species synurbic? Applied Geography 32:514–521.</w:t>
      </w:r>
    </w:p>
    <w:p w14:paraId="4AF1C9D6" w14:textId="77777777" w:rsidR="00BE1F37" w:rsidRDefault="00BE1F37" w:rsidP="00BE1F37">
      <w:pPr>
        <w:pStyle w:val="Bibliography"/>
      </w:pPr>
      <w:r>
        <w:lastRenderedPageBreak/>
        <w:t>Gaston, A. J. 1977. Social behaviour within groups of jungle babblers (</w:t>
      </w:r>
      <w:proofErr w:type="spellStart"/>
      <w:r>
        <w:rPr>
          <w:i/>
          <w:iCs/>
        </w:rPr>
        <w:t>Turdoides</w:t>
      </w:r>
      <w:proofErr w:type="spellEnd"/>
      <w:r>
        <w:rPr>
          <w:i/>
          <w:iCs/>
        </w:rPr>
        <w:t xml:space="preserve"> striatus</w:t>
      </w:r>
      <w:r>
        <w:t>). Animal Behaviour 25:828–848.</w:t>
      </w:r>
    </w:p>
    <w:p w14:paraId="38D8F514" w14:textId="77777777" w:rsidR="00BE1F37" w:rsidRDefault="00BE1F37" w:rsidP="00BE1F37">
      <w:pPr>
        <w:pStyle w:val="Bibliography"/>
      </w:pPr>
      <w:r>
        <w:t>Gotanda, K. M. 2020. Human influences on antipredator behaviour in Darwin’s finches. Journal of Animal Ecology 89:614–622.</w:t>
      </w:r>
    </w:p>
    <w:p w14:paraId="763ECE0A" w14:textId="77777777" w:rsidR="00BE1F37" w:rsidRDefault="00BE1F37" w:rsidP="00BE1F37">
      <w:pPr>
        <w:pStyle w:val="Bibliography"/>
      </w:pPr>
      <w:proofErr w:type="spellStart"/>
      <w:r>
        <w:t>Hailman</w:t>
      </w:r>
      <w:proofErr w:type="spellEnd"/>
      <w:r>
        <w:t>, J. P., K. J. McGowan, and G. E. Woolfenden. 2010. Role of helpers in the sentinel behaviour of the Florida scrub jay (</w:t>
      </w:r>
      <w:proofErr w:type="spellStart"/>
      <w:r>
        <w:rPr>
          <w:i/>
          <w:iCs/>
        </w:rPr>
        <w:t>Aphelocoma</w:t>
      </w:r>
      <w:proofErr w:type="spellEnd"/>
      <w:r>
        <w:rPr>
          <w:i/>
          <w:iCs/>
        </w:rPr>
        <w:t xml:space="preserve"> c. </w:t>
      </w:r>
      <w:proofErr w:type="spellStart"/>
      <w:r>
        <w:rPr>
          <w:i/>
          <w:iCs/>
        </w:rPr>
        <w:t>coerulescens</w:t>
      </w:r>
      <w:proofErr w:type="spellEnd"/>
      <w:r>
        <w:t>). Ethology 97:119–140.</w:t>
      </w:r>
    </w:p>
    <w:p w14:paraId="6273444D" w14:textId="77777777" w:rsidR="00BE1F37" w:rsidRDefault="00BE1F37" w:rsidP="00BE1F37">
      <w:pPr>
        <w:pStyle w:val="Bibliography"/>
      </w:pPr>
      <w:r>
        <w:t>Hamilton, W. D. 1964. The genetical evolution of social behaviour. Journal of Theoretical Biology 7:1–16.</w:t>
      </w:r>
    </w:p>
    <w:p w14:paraId="7B1022BF" w14:textId="77777777" w:rsidR="00BE1F37" w:rsidRDefault="00BE1F37" w:rsidP="00BE1F37">
      <w:pPr>
        <w:pStyle w:val="Bibliography"/>
      </w:pPr>
      <w:proofErr w:type="spellStart"/>
      <w:r>
        <w:t>Hollén</w:t>
      </w:r>
      <w:proofErr w:type="spellEnd"/>
      <w:r>
        <w:t>, L. I., M. B. V. Bell, and A. N. Radford. 2008. Cooperative sentinel calling? Foragers gain increased biomass intake. Current Biology 18:576–579.</w:t>
      </w:r>
    </w:p>
    <w:p w14:paraId="3512055B" w14:textId="77777777" w:rsidR="00BE1F37" w:rsidRDefault="00BE1F37" w:rsidP="00BE1F37">
      <w:pPr>
        <w:pStyle w:val="Bibliography"/>
      </w:pPr>
      <w:r>
        <w:t>Horrocks, J. A., and W. Hunte. 1986. Sentinel behaviour in vervet monkeys: who sees whom first? Animal Behaviour 34:1566–1568.</w:t>
      </w:r>
    </w:p>
    <w:p w14:paraId="0F64333A" w14:textId="77777777" w:rsidR="00BE1F37" w:rsidRDefault="00BE1F37" w:rsidP="00BE1F37">
      <w:pPr>
        <w:pStyle w:val="Bibliography"/>
      </w:pPr>
      <w:r>
        <w:t xml:space="preserve">Huels, F. D., and A. S. Stoeger. 2022. Sentinel behavior in captive meerkats </w:t>
      </w:r>
      <w:proofErr w:type="gramStart"/>
      <w:r>
        <w:t xml:space="preserve">( </w:t>
      </w:r>
      <w:r>
        <w:rPr>
          <w:i/>
          <w:iCs/>
        </w:rPr>
        <w:t>Suricata</w:t>
      </w:r>
      <w:proofErr w:type="gramEnd"/>
      <w:r>
        <w:rPr>
          <w:i/>
          <w:iCs/>
        </w:rPr>
        <w:t xml:space="preserve"> </w:t>
      </w:r>
      <w:proofErr w:type="spellStart"/>
      <w:r>
        <w:rPr>
          <w:i/>
          <w:iCs/>
        </w:rPr>
        <w:t>suricatta</w:t>
      </w:r>
      <w:proofErr w:type="spellEnd"/>
      <w:r>
        <w:t xml:space="preserve"> ). Zoo Biology 41:10–19.</w:t>
      </w:r>
    </w:p>
    <w:p w14:paraId="120DF045" w14:textId="77777777" w:rsidR="00BE1F37" w:rsidRDefault="00BE1F37" w:rsidP="00BE1F37">
      <w:pPr>
        <w:pStyle w:val="Bibliography"/>
      </w:pPr>
      <w:r>
        <w:t xml:space="preserve">Isaksson, C. 2018. Impact of urbanization on birds. Pages 235–257 </w:t>
      </w:r>
      <w:r>
        <w:rPr>
          <w:i/>
          <w:iCs/>
        </w:rPr>
        <w:t>in</w:t>
      </w:r>
      <w:r>
        <w:t xml:space="preserve"> D. T. Tietze, editor. Bird Species: How They Arise, Modify and Vanish. Springer International Publishing, Cham.</w:t>
      </w:r>
    </w:p>
    <w:p w14:paraId="3BC74362" w14:textId="77777777" w:rsidR="00BE1F37" w:rsidRDefault="00BE1F37" w:rsidP="00BE1F37">
      <w:pPr>
        <w:pStyle w:val="Bibliography"/>
      </w:pPr>
      <w:r>
        <w:t xml:space="preserve">Kern, J. M., and A. N. Radford. 2013. Call of duty? Variation in use of the watchman’s song by sentinel dwarf mongooses, </w:t>
      </w:r>
      <w:proofErr w:type="spellStart"/>
      <w:r>
        <w:rPr>
          <w:i/>
          <w:iCs/>
        </w:rPr>
        <w:t>Helogale</w:t>
      </w:r>
      <w:proofErr w:type="spellEnd"/>
      <w:r>
        <w:rPr>
          <w:i/>
          <w:iCs/>
        </w:rPr>
        <w:t xml:space="preserve"> </w:t>
      </w:r>
      <w:proofErr w:type="spellStart"/>
      <w:r>
        <w:rPr>
          <w:i/>
          <w:iCs/>
        </w:rPr>
        <w:t>parvula</w:t>
      </w:r>
      <w:proofErr w:type="spellEnd"/>
      <w:r>
        <w:t>. Animal Behaviour 85:967–975.</w:t>
      </w:r>
    </w:p>
    <w:p w14:paraId="6670E8E8" w14:textId="77777777" w:rsidR="00BE1F37" w:rsidRDefault="00BE1F37" w:rsidP="00BE1F37">
      <w:pPr>
        <w:pStyle w:val="Bibliography"/>
      </w:pPr>
      <w:r>
        <w:t xml:space="preserve">Kern, J. M., and A. N. Radford. 2014. Sentinel dwarf mongooses, </w:t>
      </w:r>
      <w:proofErr w:type="spellStart"/>
      <w:r>
        <w:rPr>
          <w:i/>
          <w:iCs/>
        </w:rPr>
        <w:t>Helogale</w:t>
      </w:r>
      <w:proofErr w:type="spellEnd"/>
      <w:r>
        <w:rPr>
          <w:i/>
          <w:iCs/>
        </w:rPr>
        <w:t xml:space="preserve"> </w:t>
      </w:r>
      <w:proofErr w:type="spellStart"/>
      <w:r>
        <w:rPr>
          <w:i/>
          <w:iCs/>
        </w:rPr>
        <w:t>parvula</w:t>
      </w:r>
      <w:proofErr w:type="spellEnd"/>
      <w:r>
        <w:t>, exhibit flexible decision making in relation to predation risk. Animal Behaviour 98:185–192.</w:t>
      </w:r>
    </w:p>
    <w:p w14:paraId="14A3F21D" w14:textId="77777777" w:rsidR="00BE1F37" w:rsidRDefault="00BE1F37" w:rsidP="00BE1F37">
      <w:pPr>
        <w:pStyle w:val="Bibliography"/>
      </w:pPr>
      <w:r>
        <w:t>Kern, J. M., and A. N. Radford. 2016. Anthropogenic noise disrupts use of vocal information about predation risk. Environmental Pollution 218:988–995.</w:t>
      </w:r>
    </w:p>
    <w:p w14:paraId="708BF03D" w14:textId="77777777" w:rsidR="00BE1F37" w:rsidRDefault="00BE1F37" w:rsidP="00BE1F37">
      <w:pPr>
        <w:pStyle w:val="Bibliography"/>
      </w:pPr>
      <w:r>
        <w:lastRenderedPageBreak/>
        <w:t>Kern, J. M., and A. N. Radford. 2018. Experimental evidence for delayed contingent cooperation among wild dwarf mongooses. Proceedings of the National Academy of Sciences 115:6255–6260.</w:t>
      </w:r>
    </w:p>
    <w:p w14:paraId="438C4CB8" w14:textId="77777777" w:rsidR="00BE1F37" w:rsidRDefault="00BE1F37" w:rsidP="00BE1F37">
      <w:pPr>
        <w:pStyle w:val="Bibliography"/>
      </w:pPr>
      <w:r>
        <w:t>Lima, S. L. 1995. Back to the basics of anti-predatory vigilance: the group-size effect. Animal Behaviour 49:11–20.</w:t>
      </w:r>
    </w:p>
    <w:p w14:paraId="786812B8" w14:textId="77777777" w:rsidR="00BE1F37" w:rsidRDefault="00BE1F37" w:rsidP="00BE1F37">
      <w:pPr>
        <w:pStyle w:val="Bibliography"/>
      </w:pPr>
      <w:r>
        <w:t xml:space="preserve">Lima, S. L. 1998. Stress and decision making under the risk of predation: recent developments from behavioral, reproductive, and ecological perspectives. Pages 215–290 </w:t>
      </w:r>
      <w:r>
        <w:rPr>
          <w:i/>
          <w:iCs/>
        </w:rPr>
        <w:t>in</w:t>
      </w:r>
      <w:r>
        <w:t xml:space="preserve"> A. P. Møller, M. Milinski, and P. J. B. Slater, editors. Advances in the Study of Behavior. Academic Press.</w:t>
      </w:r>
    </w:p>
    <w:p w14:paraId="4BA321EA" w14:textId="77777777" w:rsidR="00BE1F37" w:rsidRDefault="00BE1F37" w:rsidP="00BE1F37">
      <w:pPr>
        <w:pStyle w:val="Bibliography"/>
      </w:pPr>
      <w:r>
        <w:t>Lima, S. L., and L. M. Dill. 1990. Behavioral decisions made under the risk of predation: a review and prospectus. Canadian Journal of Zoology 68:619–640.</w:t>
      </w:r>
    </w:p>
    <w:p w14:paraId="4C58FEA0" w14:textId="77777777" w:rsidR="00BE1F37" w:rsidRDefault="00BE1F37" w:rsidP="00BE1F37">
      <w:pPr>
        <w:pStyle w:val="Bibliography"/>
      </w:pPr>
      <w:r>
        <w:t>Lowry, H., A. Lill, and B. B. M. Wong. 2013. Behavioural responses of wildlife to urban environments. Biological reviews of the Cambridge Philosophical Society 88:537–549.</w:t>
      </w:r>
    </w:p>
    <w:p w14:paraId="0D2D1A31" w14:textId="77777777" w:rsidR="00BE1F37" w:rsidRDefault="00BE1F37" w:rsidP="00BE1F37">
      <w:pPr>
        <w:pStyle w:val="Bibliography"/>
      </w:pPr>
      <w:r>
        <w:t>Maccarone, A. D. 1987. Sentinel behaviour in American crows. Bird Behavior 7:93–95.</w:t>
      </w:r>
    </w:p>
    <w:p w14:paraId="16528A04" w14:textId="77777777" w:rsidR="00BE1F37" w:rsidRDefault="00BE1F37" w:rsidP="00BE1F37">
      <w:pPr>
        <w:pStyle w:val="Bibliography"/>
      </w:pPr>
      <w:r>
        <w:t xml:space="preserve">Manser, M. 2018. Meerkats – identifying cognitive mechanisms underlying meerkat coordination and communication: experimental designs in their natural habitat. Pages 286–307 </w:t>
      </w:r>
      <w:r>
        <w:rPr>
          <w:i/>
          <w:iCs/>
        </w:rPr>
        <w:t>in</w:t>
      </w:r>
      <w:r>
        <w:t xml:space="preserve"> N. Bueno-Guerra and F. Amici, editors. Field and Laboratory Methods in Animal Cognition. First edition. Cambridge University Press.</w:t>
      </w:r>
    </w:p>
    <w:p w14:paraId="7785887A" w14:textId="77777777" w:rsidR="00BE1F37" w:rsidRDefault="00BE1F37" w:rsidP="00BE1F37">
      <w:pPr>
        <w:pStyle w:val="Bibliography"/>
      </w:pPr>
      <w:proofErr w:type="spellStart"/>
      <w:r>
        <w:t>Marzluff</w:t>
      </w:r>
      <w:proofErr w:type="spellEnd"/>
      <w:r>
        <w:t xml:space="preserve">, J. M. 2001. Worldwide urbanization and its effects on birds. Pages 19–47 </w:t>
      </w:r>
      <w:r>
        <w:rPr>
          <w:i/>
          <w:iCs/>
        </w:rPr>
        <w:t>in</w:t>
      </w:r>
      <w:r>
        <w:t xml:space="preserve"> J. M. </w:t>
      </w:r>
      <w:proofErr w:type="spellStart"/>
      <w:r>
        <w:t>Marzluff</w:t>
      </w:r>
      <w:proofErr w:type="spellEnd"/>
      <w:r>
        <w:t>, R. Bowman, and R. Donnelly, editors. Avian Ecology and Conservation in an Urbanizing World. Springer US, Boston, MA.</w:t>
      </w:r>
    </w:p>
    <w:p w14:paraId="58D1A608" w14:textId="77777777" w:rsidR="00BE1F37" w:rsidRDefault="00BE1F37" w:rsidP="00BE1F37">
      <w:pPr>
        <w:pStyle w:val="Bibliography"/>
      </w:pPr>
      <w:proofErr w:type="spellStart"/>
      <w:r>
        <w:t>Marzluff</w:t>
      </w:r>
      <w:proofErr w:type="spellEnd"/>
      <w:r>
        <w:t xml:space="preserve">, J. M., K. J. McGowan, R. Donnelly, and R. L. Knight. 2001. Causes and consequences of expanding American crow populations. Pages 331–363 </w:t>
      </w:r>
      <w:r>
        <w:rPr>
          <w:i/>
          <w:iCs/>
        </w:rPr>
        <w:t>in</w:t>
      </w:r>
      <w:r>
        <w:t xml:space="preserve"> J. M. </w:t>
      </w:r>
      <w:proofErr w:type="spellStart"/>
      <w:r>
        <w:t>Marzluff</w:t>
      </w:r>
      <w:proofErr w:type="spellEnd"/>
      <w:r>
        <w:t>, R. Bowman, and R. Donnelly, editors. Avian Ecology and Conservation in an Urbanizing World. Springer US, Boston, MA.</w:t>
      </w:r>
    </w:p>
    <w:p w14:paraId="7DDB6887" w14:textId="77777777" w:rsidR="00BE1F37" w:rsidRDefault="00BE1F37" w:rsidP="00BE1F37">
      <w:pPr>
        <w:pStyle w:val="Bibliography"/>
      </w:pPr>
      <w:proofErr w:type="spellStart"/>
      <w:r>
        <w:lastRenderedPageBreak/>
        <w:t>Marzluff</w:t>
      </w:r>
      <w:proofErr w:type="spellEnd"/>
      <w:r>
        <w:t>, J. M., and E. Neatherlin. 2006. Corvid response to human settlements and campgrounds: Causes, consequences, and challenges for conservation. Biological conservation 130:301–314.</w:t>
      </w:r>
    </w:p>
    <w:p w14:paraId="65460B43" w14:textId="77777777" w:rsidR="00BE1F37" w:rsidRDefault="00BE1F37" w:rsidP="00BE1F37">
      <w:pPr>
        <w:pStyle w:val="Bibliography"/>
      </w:pPr>
      <w:r>
        <w:t>McGowan, K. J., and G. E. Woolfenden. 1989. A sentinel system in the Florida scrub jay. Animal Behaviour 37:1000–1006.</w:t>
      </w:r>
    </w:p>
    <w:p w14:paraId="4B2AEBDF" w14:textId="77777777" w:rsidR="00BE1F37" w:rsidRDefault="00BE1F37" w:rsidP="00BE1F37">
      <w:pPr>
        <w:pStyle w:val="Bibliography"/>
      </w:pPr>
      <w:proofErr w:type="spellStart"/>
      <w:r>
        <w:t>Meillère</w:t>
      </w:r>
      <w:proofErr w:type="spellEnd"/>
      <w:r>
        <w:t xml:space="preserve">, A., F. </w:t>
      </w:r>
      <w:proofErr w:type="spellStart"/>
      <w:r>
        <w:t>Brischoux</w:t>
      </w:r>
      <w:proofErr w:type="spellEnd"/>
      <w:r>
        <w:t xml:space="preserve">, C. Parenteau, and F. Angelier. 2015. Influence of urbanization on body size, condition, and physiology in an urban exploiter: a multi-component approach. PLOS ONE </w:t>
      </w:r>
      <w:proofErr w:type="gramStart"/>
      <w:r>
        <w:t>10:e</w:t>
      </w:r>
      <w:proofErr w:type="gramEnd"/>
      <w:r>
        <w:t>0135685.</w:t>
      </w:r>
    </w:p>
    <w:p w14:paraId="48A79E61" w14:textId="77777777" w:rsidR="00BE1F37" w:rsidRDefault="00BE1F37" w:rsidP="00BE1F37">
      <w:pPr>
        <w:pStyle w:val="Bibliography"/>
      </w:pPr>
      <w:r>
        <w:t>Morris-Drake, A., C. Christensen, J. M. Kern, and A. N. Radford. 2019. Experimental field evidence that out-group threats influence within-group behavior. Behavioral Ecology 30:1425–1435.</w:t>
      </w:r>
    </w:p>
    <w:p w14:paraId="6173DD4E" w14:textId="77777777" w:rsidR="00BE1F37" w:rsidRDefault="00BE1F37" w:rsidP="00BE1F37">
      <w:pPr>
        <w:pStyle w:val="Bibliography"/>
      </w:pPr>
      <w:r>
        <w:t>Olson, R. S., P. B. Haley, F. C. Dyer, and C. Adami. 2015. Exploring the evolution of a trade-off between vigilance and foraging in group-living organisms. Royal Society Open Science 2:150135.</w:t>
      </w:r>
    </w:p>
    <w:p w14:paraId="34FDF305" w14:textId="77777777" w:rsidR="00BE1F37" w:rsidRDefault="00BE1F37" w:rsidP="00BE1F37">
      <w:pPr>
        <w:pStyle w:val="Bibliography"/>
      </w:pPr>
      <w:proofErr w:type="spellStart"/>
      <w:r>
        <w:t>Ostreiher</w:t>
      </w:r>
      <w:proofErr w:type="spellEnd"/>
      <w:r>
        <w:t>, R., and A. Heifetz. 2017. The sentinel behaviour of Arabian babbler floaters. Royal Society Open Science 4:160738.</w:t>
      </w:r>
    </w:p>
    <w:p w14:paraId="0D60E00F" w14:textId="77777777" w:rsidR="00BE1F37" w:rsidRDefault="00BE1F37" w:rsidP="00BE1F37">
      <w:pPr>
        <w:pStyle w:val="Bibliography"/>
      </w:pPr>
      <w:proofErr w:type="spellStart"/>
      <w:r>
        <w:t>Ostreiher</w:t>
      </w:r>
      <w:proofErr w:type="spellEnd"/>
      <w:r>
        <w:t>, R., and A. Heifetz. 2019. The sentineling-foraging trade-off in dominant and subordinate Arabian babblers. Ethology 125:98–105.</w:t>
      </w:r>
    </w:p>
    <w:p w14:paraId="58805FBD" w14:textId="77777777" w:rsidR="00BE1F37" w:rsidRDefault="00BE1F37" w:rsidP="00BE1F37">
      <w:pPr>
        <w:pStyle w:val="Bibliography"/>
      </w:pPr>
      <w:proofErr w:type="spellStart"/>
      <w:r>
        <w:t>Ostreiher</w:t>
      </w:r>
      <w:proofErr w:type="spellEnd"/>
      <w:r>
        <w:t xml:space="preserve">, R., R. </w:t>
      </w:r>
      <w:proofErr w:type="spellStart"/>
      <w:r>
        <w:t>Mundry</w:t>
      </w:r>
      <w:proofErr w:type="spellEnd"/>
      <w:r>
        <w:t>, and A. Heifetz. 2021. On the self-regulation of sentinel activity among Arabian babbler groupmates. Animal Behaviour 173:81–92.</w:t>
      </w:r>
    </w:p>
    <w:p w14:paraId="4FE5A9A7" w14:textId="77777777" w:rsidR="00BE1F37" w:rsidRDefault="00BE1F37" w:rsidP="00BE1F37">
      <w:pPr>
        <w:pStyle w:val="Bibliography"/>
      </w:pPr>
      <w:r>
        <w:t>Rafay, M., G. Ahmad, T. Ruby, M. Abdullah, F. Rasheed, and M. Abid. 2020. Breeding and feeding behaviour of jungle babbler (</w:t>
      </w:r>
      <w:proofErr w:type="spellStart"/>
      <w:r>
        <w:rPr>
          <w:i/>
          <w:iCs/>
        </w:rPr>
        <w:t>Turdiodes</w:t>
      </w:r>
      <w:proofErr w:type="spellEnd"/>
      <w:r>
        <w:rPr>
          <w:i/>
          <w:iCs/>
        </w:rPr>
        <w:t xml:space="preserve"> striata </w:t>
      </w:r>
      <w:proofErr w:type="spellStart"/>
      <w:r>
        <w:rPr>
          <w:i/>
          <w:iCs/>
        </w:rPr>
        <w:t>dumont</w:t>
      </w:r>
      <w:proofErr w:type="spellEnd"/>
      <w:r>
        <w:t xml:space="preserve">, 1923) in </w:t>
      </w:r>
      <w:proofErr w:type="spellStart"/>
      <w:r>
        <w:t>agro</w:t>
      </w:r>
      <w:proofErr w:type="spellEnd"/>
      <w:r>
        <w:t xml:space="preserve">-ecological zones of district </w:t>
      </w:r>
      <w:proofErr w:type="spellStart"/>
      <w:r>
        <w:t>layyah</w:t>
      </w:r>
      <w:proofErr w:type="spellEnd"/>
      <w:r>
        <w:t xml:space="preserve">, </w:t>
      </w:r>
      <w:proofErr w:type="spellStart"/>
      <w:r>
        <w:t>pakistan</w:t>
      </w:r>
      <w:proofErr w:type="spellEnd"/>
      <w:r>
        <w:t>. Pakistan Journal of Zoology 52:1701–1708.</w:t>
      </w:r>
    </w:p>
    <w:p w14:paraId="38AA5D43" w14:textId="77777777" w:rsidR="00BE1F37" w:rsidRDefault="00BE1F37" w:rsidP="00BE1F37">
      <w:pPr>
        <w:pStyle w:val="Bibliography"/>
      </w:pPr>
      <w:r>
        <w:t>Rauber, R., T. H. Clutton-Brock, and M. B. Manser. 2019. Drought decreases cooperative sentinel behavior and affects vocal coordination in meerkats. Behavioral Ecology 30:1558–1566.</w:t>
      </w:r>
    </w:p>
    <w:p w14:paraId="7AC894E6" w14:textId="77777777" w:rsidR="00BE1F37" w:rsidRDefault="00BE1F37" w:rsidP="00BE1F37">
      <w:pPr>
        <w:pStyle w:val="Bibliography"/>
      </w:pPr>
      <w:r>
        <w:lastRenderedPageBreak/>
        <w:t>Rauber, R., and M. B. Manser. 2021. Effect of group size and experience on the ontogeny of sentinel calling behaviour in meerkats. Animal Behaviour 171:129–138.</w:t>
      </w:r>
    </w:p>
    <w:p w14:paraId="7C053948" w14:textId="77777777" w:rsidR="00BE1F37" w:rsidRDefault="00BE1F37" w:rsidP="00BE1F37">
      <w:pPr>
        <w:pStyle w:val="Bibliography"/>
      </w:pPr>
      <w:r>
        <w:t>Santema, P., and T. Clutton-Brock. 2013. Meerkat helpers increase sentinel behaviour and bipedal vigilance in the presence of pups. Animal Behaviour 85:655–661.</w:t>
      </w:r>
    </w:p>
    <w:p w14:paraId="6F737790" w14:textId="77777777" w:rsidR="00BE1F37" w:rsidRDefault="00BE1F37" w:rsidP="00BE1F37">
      <w:pPr>
        <w:pStyle w:val="Bibliography"/>
      </w:pPr>
      <w:r>
        <w:t>Santema, P., Z. Teitel, M. Manser, N. Bennett, and T. Clutton-Brock. 2013. Effects of cortisol administration on cooperative behavior in meerkat helpers. Behavioral Ecology 24:1122–1127.</w:t>
      </w:r>
    </w:p>
    <w:p w14:paraId="3BBECB9E" w14:textId="77777777" w:rsidR="00BE1F37" w:rsidRDefault="00BE1F37" w:rsidP="00BE1F37">
      <w:pPr>
        <w:pStyle w:val="Bibliography"/>
      </w:pPr>
      <w:r>
        <w:t>Schulte-</w:t>
      </w:r>
      <w:proofErr w:type="spellStart"/>
      <w:r>
        <w:t>Hostedde</w:t>
      </w:r>
      <w:proofErr w:type="spellEnd"/>
      <w:r>
        <w:t>, A. I., Z. Mazal, C. M. Jardine, and J. Gagnon. 2018. Enhanced access to anthropogenic food waste is related to hyperglycemia in raccoons (</w:t>
      </w:r>
      <w:r>
        <w:rPr>
          <w:i/>
          <w:iCs/>
        </w:rPr>
        <w:t>Procyon lotor</w:t>
      </w:r>
      <w:r>
        <w:t>). Conservation Physiology 6.</w:t>
      </w:r>
    </w:p>
    <w:p w14:paraId="2196536D" w14:textId="77777777" w:rsidR="00BE1F37" w:rsidRDefault="00BE1F37" w:rsidP="00BE1F37">
      <w:pPr>
        <w:pStyle w:val="Bibliography"/>
      </w:pPr>
      <w:r>
        <w:t xml:space="preserve">Stofberg, M., S. Cunningham, P. </w:t>
      </w:r>
      <w:proofErr w:type="spellStart"/>
      <w:r>
        <w:t>Sumasgutner</w:t>
      </w:r>
      <w:proofErr w:type="spellEnd"/>
      <w:r>
        <w:t>, and A. Amar. 2019. Juggling a “junk-food” diet: responses of an urban bird to fluctuating anthropogenic-food availability. Urban Ecosystems 22:1019–1026.</w:t>
      </w:r>
    </w:p>
    <w:p w14:paraId="1F0B4D13" w14:textId="77777777" w:rsidR="00BE1F37" w:rsidRDefault="00BE1F37" w:rsidP="00BE1F37">
      <w:pPr>
        <w:pStyle w:val="Bibliography"/>
      </w:pPr>
      <w:r>
        <w:t>Trivers, R. L. 1971. The evolution of reciprocal altruism. The Quarterly Review of Biology 46:35–57.</w:t>
      </w:r>
    </w:p>
    <w:p w14:paraId="0F988887" w14:textId="77777777" w:rsidR="00BE1F37" w:rsidRDefault="00BE1F37" w:rsidP="00BE1F37">
      <w:pPr>
        <w:pStyle w:val="Bibliography"/>
      </w:pPr>
      <w:r>
        <w:t>UN Department of Economic and Social Affairs. 2018. 68% of the world population projected to live in urban areas by 2050, says UN. https://www.un.org/development/desa/en/news/population/2018-revision-of-world-urbanization-prospects.html.</w:t>
      </w:r>
    </w:p>
    <w:p w14:paraId="69BA667A" w14:textId="77777777" w:rsidR="00BE1F37" w:rsidRDefault="00BE1F37" w:rsidP="00BE1F37">
      <w:pPr>
        <w:pStyle w:val="Bibliography"/>
      </w:pPr>
      <w:r>
        <w:t>Walker, L., J. York, and A. Young. 2016. Sexually selected sentinels? Evidence of a role for intrasexual competition in sentinel behavior. Behavioral Ecology 27:1461–1470.</w:t>
      </w:r>
    </w:p>
    <w:p w14:paraId="2EFA4271" w14:textId="77777777" w:rsidR="00BE1F37" w:rsidRDefault="00BE1F37" w:rsidP="00BE1F37">
      <w:pPr>
        <w:pStyle w:val="Bibliography"/>
      </w:pPr>
      <w:r>
        <w:t xml:space="preserve">Withey, J. C., and J. M. </w:t>
      </w:r>
      <w:proofErr w:type="spellStart"/>
      <w:r>
        <w:t>Marzluff</w:t>
      </w:r>
      <w:proofErr w:type="spellEnd"/>
      <w:r>
        <w:t>. 2005. Dispersal by juvenile American crows influences population dynamics across a gradient of urbanization. The Auk 122:205–221.</w:t>
      </w:r>
    </w:p>
    <w:p w14:paraId="51D3C703" w14:textId="77777777" w:rsidR="00BE1F37" w:rsidRDefault="00BE1F37" w:rsidP="00BE1F37">
      <w:pPr>
        <w:pStyle w:val="Bibliography"/>
      </w:pPr>
      <w:r>
        <w:t xml:space="preserve">Withey, J. C., and J. M. </w:t>
      </w:r>
      <w:proofErr w:type="spellStart"/>
      <w:r>
        <w:t>Marzluff</w:t>
      </w:r>
      <w:proofErr w:type="spellEnd"/>
      <w:r>
        <w:t>. 2009. Multi-scale use of lands providing anthropogenic resources by American Crows in an urbanizing landscape. Landscape Ecology 24:281–293.</w:t>
      </w:r>
    </w:p>
    <w:p w14:paraId="44868F63" w14:textId="77777777" w:rsidR="00BE1F37" w:rsidRDefault="00BE1F37" w:rsidP="00BE1F37">
      <w:pPr>
        <w:pStyle w:val="Bibliography"/>
      </w:pPr>
      <w:r>
        <w:lastRenderedPageBreak/>
        <w:t xml:space="preserve">Wright, J., E. Berg, S. R. De </w:t>
      </w:r>
      <w:proofErr w:type="spellStart"/>
      <w:r>
        <w:t>Kort</w:t>
      </w:r>
      <w:proofErr w:type="spellEnd"/>
      <w:r>
        <w:t>, V. Khazin, and A. A. Maklakov. 2001a. Cooperative sentinel behaviour in the Arabian babbler. Animal Behaviour 62:973–979.</w:t>
      </w:r>
    </w:p>
    <w:p w14:paraId="7937A5DF" w14:textId="77777777" w:rsidR="00BE1F37" w:rsidRDefault="00BE1F37" w:rsidP="00BE1F37">
      <w:pPr>
        <w:pStyle w:val="Bibliography"/>
      </w:pPr>
      <w:r>
        <w:t xml:space="preserve">Wright, J., E. Berg, S. R. De </w:t>
      </w:r>
      <w:proofErr w:type="spellStart"/>
      <w:r>
        <w:t>Kort</w:t>
      </w:r>
      <w:proofErr w:type="spellEnd"/>
      <w:r>
        <w:t xml:space="preserve">, V. Khazin, and A. A. Maklakov. 2001b. Safe selfish sentinels in a cooperative bird: </w:t>
      </w:r>
      <w:r>
        <w:rPr>
          <w:i/>
          <w:iCs/>
        </w:rPr>
        <w:t>safe selfish sentinels</w:t>
      </w:r>
      <w:r>
        <w:t>. Journal of Animal Ecology 70:1070–1079.</w:t>
      </w:r>
    </w:p>
    <w:p w14:paraId="66E36534" w14:textId="77777777" w:rsidR="00BE1F37" w:rsidRDefault="00BE1F37" w:rsidP="00BE1F37">
      <w:pPr>
        <w:pStyle w:val="Bibliography"/>
      </w:pPr>
      <w:r>
        <w:t>Wright, J., A. A. Maklakov, and V. Khazin. 2001c. State-dependent sentinels: an experimental study in the Arabian babbler. Proceedings of the Royal Society of London. Series B: Biological Sciences 268:821–826.</w:t>
      </w:r>
    </w:p>
    <w:p w14:paraId="39A36CC1" w14:textId="0A7A11D0" w:rsidR="000F5EEA" w:rsidRDefault="00591A8D" w:rsidP="00591A8D">
      <w:r w:rsidRPr="00591A8D">
        <w:rPr>
          <w:rFonts w:ascii="Arial" w:eastAsia="Arial" w:hAnsi="Arial" w:cs="Arial"/>
          <w:kern w:val="0"/>
          <w:lang w:eastAsia="ja-JP"/>
          <w14:ligatures w14:val="none"/>
        </w:rPr>
        <w:fldChar w:fldCharType="end"/>
      </w:r>
    </w:p>
    <w:sectPr w:rsidR="000F5EE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6D3966" w14:textId="77777777" w:rsidR="00BD5BA5" w:rsidRDefault="00BD5BA5">
      <w:pPr>
        <w:spacing w:after="0" w:line="240" w:lineRule="auto"/>
      </w:pPr>
      <w:r>
        <w:separator/>
      </w:r>
    </w:p>
  </w:endnote>
  <w:endnote w:type="continuationSeparator" w:id="0">
    <w:p w14:paraId="18990AF2" w14:textId="77777777" w:rsidR="00BD5BA5" w:rsidRDefault="00BD5B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6CD820" w14:textId="77777777" w:rsidR="00BD5BA5" w:rsidRDefault="00BD5BA5">
      <w:pPr>
        <w:spacing w:after="0" w:line="240" w:lineRule="auto"/>
      </w:pPr>
      <w:r>
        <w:separator/>
      </w:r>
    </w:p>
  </w:footnote>
  <w:footnote w:type="continuationSeparator" w:id="0">
    <w:p w14:paraId="2B5262A8" w14:textId="77777777" w:rsidR="00BD5BA5" w:rsidRDefault="00BD5B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C676CD" w14:textId="77777777" w:rsidR="00591A8D" w:rsidRPr="006843E1" w:rsidRDefault="00591A8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General 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4985419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A8D"/>
    <w:rsid w:val="000F5EEA"/>
    <w:rsid w:val="00197EE7"/>
    <w:rsid w:val="001D702C"/>
    <w:rsid w:val="005235BA"/>
    <w:rsid w:val="00591A8D"/>
    <w:rsid w:val="005A4E8F"/>
    <w:rsid w:val="00A272EB"/>
    <w:rsid w:val="00B71A3F"/>
    <w:rsid w:val="00BD5BA5"/>
    <w:rsid w:val="00BE1F37"/>
    <w:rsid w:val="00C97BB1"/>
    <w:rsid w:val="00D276E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30517"/>
  <w15:chartTrackingRefBased/>
  <w15:docId w15:val="{EF711BCA-0984-4F08-981F-D276CD0C9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02C"/>
  </w:style>
  <w:style w:type="paragraph" w:styleId="Heading1">
    <w:name w:val="heading 1"/>
    <w:basedOn w:val="Normal"/>
    <w:next w:val="Normal"/>
    <w:link w:val="Heading1Char"/>
    <w:uiPriority w:val="9"/>
    <w:qFormat/>
    <w:rsid w:val="00591A8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91A8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91A8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91A8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91A8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91A8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1A8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1A8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1A8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1A8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91A8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91A8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91A8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91A8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91A8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1A8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1A8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1A8D"/>
    <w:rPr>
      <w:rFonts w:eastAsiaTheme="majorEastAsia" w:cstheme="majorBidi"/>
      <w:color w:val="272727" w:themeColor="text1" w:themeTint="D8"/>
    </w:rPr>
  </w:style>
  <w:style w:type="paragraph" w:styleId="Title">
    <w:name w:val="Title"/>
    <w:basedOn w:val="Normal"/>
    <w:next w:val="Normal"/>
    <w:link w:val="TitleChar"/>
    <w:uiPriority w:val="10"/>
    <w:qFormat/>
    <w:rsid w:val="00591A8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1A8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1A8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1A8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1A8D"/>
    <w:pPr>
      <w:spacing w:before="160"/>
      <w:jc w:val="center"/>
    </w:pPr>
    <w:rPr>
      <w:i/>
      <w:iCs/>
      <w:color w:val="404040" w:themeColor="text1" w:themeTint="BF"/>
    </w:rPr>
  </w:style>
  <w:style w:type="character" w:customStyle="1" w:styleId="QuoteChar">
    <w:name w:val="Quote Char"/>
    <w:basedOn w:val="DefaultParagraphFont"/>
    <w:link w:val="Quote"/>
    <w:uiPriority w:val="29"/>
    <w:rsid w:val="00591A8D"/>
    <w:rPr>
      <w:i/>
      <w:iCs/>
      <w:color w:val="404040" w:themeColor="text1" w:themeTint="BF"/>
    </w:rPr>
  </w:style>
  <w:style w:type="paragraph" w:styleId="ListParagraph">
    <w:name w:val="List Paragraph"/>
    <w:basedOn w:val="Normal"/>
    <w:uiPriority w:val="34"/>
    <w:qFormat/>
    <w:rsid w:val="00591A8D"/>
    <w:pPr>
      <w:ind w:left="720"/>
      <w:contextualSpacing/>
    </w:pPr>
  </w:style>
  <w:style w:type="character" w:styleId="IntenseEmphasis">
    <w:name w:val="Intense Emphasis"/>
    <w:basedOn w:val="DefaultParagraphFont"/>
    <w:uiPriority w:val="21"/>
    <w:qFormat/>
    <w:rsid w:val="00591A8D"/>
    <w:rPr>
      <w:i/>
      <w:iCs/>
      <w:color w:val="0F4761" w:themeColor="accent1" w:themeShade="BF"/>
    </w:rPr>
  </w:style>
  <w:style w:type="paragraph" w:styleId="IntenseQuote">
    <w:name w:val="Intense Quote"/>
    <w:basedOn w:val="Normal"/>
    <w:next w:val="Normal"/>
    <w:link w:val="IntenseQuoteChar"/>
    <w:uiPriority w:val="30"/>
    <w:qFormat/>
    <w:rsid w:val="00591A8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91A8D"/>
    <w:rPr>
      <w:i/>
      <w:iCs/>
      <w:color w:val="0F4761" w:themeColor="accent1" w:themeShade="BF"/>
    </w:rPr>
  </w:style>
  <w:style w:type="character" w:styleId="IntenseReference">
    <w:name w:val="Intense Reference"/>
    <w:basedOn w:val="DefaultParagraphFont"/>
    <w:uiPriority w:val="32"/>
    <w:qFormat/>
    <w:rsid w:val="00591A8D"/>
    <w:rPr>
      <w:b/>
      <w:bCs/>
      <w:smallCaps/>
      <w:color w:val="0F4761" w:themeColor="accent1" w:themeShade="BF"/>
      <w:spacing w:val="5"/>
    </w:rPr>
  </w:style>
  <w:style w:type="character" w:styleId="CommentReference">
    <w:name w:val="annotation reference"/>
    <w:basedOn w:val="DefaultParagraphFont"/>
    <w:uiPriority w:val="99"/>
    <w:semiHidden/>
    <w:unhideWhenUsed/>
    <w:rsid w:val="00591A8D"/>
    <w:rPr>
      <w:sz w:val="16"/>
      <w:szCs w:val="16"/>
    </w:rPr>
  </w:style>
  <w:style w:type="paragraph" w:styleId="Header">
    <w:name w:val="header"/>
    <w:basedOn w:val="Normal"/>
    <w:link w:val="HeaderChar"/>
    <w:uiPriority w:val="99"/>
    <w:unhideWhenUsed/>
    <w:rsid w:val="00591A8D"/>
    <w:pPr>
      <w:tabs>
        <w:tab w:val="center" w:pos="4680"/>
        <w:tab w:val="right" w:pos="9360"/>
      </w:tabs>
      <w:spacing w:after="0" w:line="240" w:lineRule="auto"/>
    </w:pPr>
    <w:rPr>
      <w:rFonts w:ascii="Arial" w:eastAsia="Arial" w:hAnsi="Arial" w:cs="Arial"/>
      <w:kern w:val="0"/>
      <w:lang w:eastAsia="ja-JP"/>
      <w14:ligatures w14:val="none"/>
    </w:rPr>
  </w:style>
  <w:style w:type="character" w:customStyle="1" w:styleId="HeaderChar">
    <w:name w:val="Header Char"/>
    <w:basedOn w:val="DefaultParagraphFont"/>
    <w:link w:val="Header"/>
    <w:uiPriority w:val="99"/>
    <w:rsid w:val="00591A8D"/>
    <w:rPr>
      <w:rFonts w:ascii="Arial" w:eastAsia="Arial" w:hAnsi="Arial" w:cs="Arial"/>
      <w:kern w:val="0"/>
      <w:lang w:eastAsia="ja-JP"/>
      <w14:ligatures w14:val="none"/>
    </w:rPr>
  </w:style>
  <w:style w:type="paragraph" w:styleId="Bibliography">
    <w:name w:val="Bibliography"/>
    <w:basedOn w:val="Normal"/>
    <w:next w:val="Normal"/>
    <w:uiPriority w:val="37"/>
    <w:unhideWhenUsed/>
    <w:rsid w:val="00591A8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TotalTime>
  <Pages>14</Pages>
  <Words>25613</Words>
  <Characters>145998</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1</cp:revision>
  <dcterms:created xsi:type="dcterms:W3CDTF">2024-08-09T03:47:00Z</dcterms:created>
  <dcterms:modified xsi:type="dcterms:W3CDTF">2024-08-09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6urKpyT"/&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